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2C695C"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r w:rsidRPr="00B649E2">
        <w:rPr>
          <w:sz w:val="20"/>
          <w:szCs w:val="32"/>
          <w:vertAlign w:val="superscript"/>
        </w:rPr>
        <w:t xml:space="preserve">3  </w:t>
      </w:r>
      <w:r w:rsidRPr="00B649E2">
        <w:rPr>
          <w:sz w:val="20"/>
          <w:szCs w:val="32"/>
        </w:rPr>
        <w:t xml:space="preserve">Jiang,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validity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59BD5369" w:rsidR="009E3853" w:rsidRDefault="0098330F" w:rsidP="000D0264">
      <w:pPr>
        <w:numPr>
          <w:ilvl w:val="0"/>
          <w:numId w:val="8"/>
        </w:numPr>
        <w:rPr>
          <w:rStyle w:val="Heading1Char"/>
          <w:b w:val="0"/>
          <w:bCs w:val="0"/>
          <w:color w:val="auto"/>
          <w:sz w:val="22"/>
        </w:rPr>
      </w:pPr>
      <w:r>
        <w:rPr>
          <w:rStyle w:val="Heading1Char"/>
          <w:b w:val="0"/>
          <w:bCs w:val="0"/>
          <w:color w:val="auto"/>
          <w:sz w:val="22"/>
        </w:rPr>
        <w:t>What are some common approaches to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DA36FED" w:rsidR="00137897" w:rsidRPr="00DD08AC" w:rsidRDefault="0037779A" w:rsidP="00C735EF">
            <w:pPr>
              <w:rPr>
                <w:rFonts w:cs="Arial"/>
                <w:sz w:val="20"/>
              </w:rPr>
            </w:pPr>
            <w:r>
              <w:rPr>
                <w:noProof/>
              </w:rPr>
              <w:lastRenderedPageBreak/>
              <w:pict w14:anchorId="1CFCB27F">
                <v:shape id="_x0000_i1025" type="#_x0000_t75" style="width:403.5pt;height:369.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1D32DC6E" w14:textId="77777777" w:rsidR="00E31466" w:rsidRDefault="00E31466" w:rsidP="00125D44">
      <w:pPr>
        <w:rPr>
          <w:rStyle w:val="Heading1Char"/>
          <w:b w:val="0"/>
          <w:bCs w:val="0"/>
          <w:sz w:val="24"/>
          <w:szCs w:val="28"/>
          <w:lang w:val="en-GB" w:eastAsia="en-GB"/>
        </w:rPr>
      </w:pPr>
    </w:p>
    <w:p w14:paraId="5579D637" w14:textId="690FC62F" w:rsidR="00137897" w:rsidRPr="00B96C57" w:rsidRDefault="00DE7C32" w:rsidP="001129BA">
      <w:pPr>
        <w:pStyle w:val="Heading2"/>
        <w:rPr>
          <w:rStyle w:val="Heading1Char"/>
          <w:b/>
          <w:bCs/>
          <w:sz w:val="24"/>
          <w:szCs w:val="28"/>
          <w:lang w:val="en-GB" w:eastAsia="en-GB"/>
        </w:rPr>
      </w:pPr>
      <w:r w:rsidRPr="00593BEB">
        <w:rPr>
          <w:rStyle w:val="Heading1Char"/>
          <w:b/>
          <w:bCs/>
          <w:sz w:val="24"/>
          <w:szCs w:val="28"/>
          <w:lang w:val="en-GB" w:eastAsia="en-GB"/>
        </w:rPr>
        <w:t>Identification</w:t>
      </w:r>
      <w:r w:rsidR="00047D10">
        <w:rPr>
          <w:rStyle w:val="Heading1Char"/>
          <w:b/>
          <w:bCs/>
          <w:sz w:val="24"/>
          <w:szCs w:val="28"/>
          <w:lang w:val="en-GB" w:eastAsia="en-GB"/>
        </w:rPr>
        <w:t xml:space="preserve"> </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abstract and citation databases</w:t>
      </w:r>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lastRenderedPageBreak/>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129BA">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Explore BD RAs extensively, and discusses the ecosystem, drivers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r w:rsidR="007C03F4">
        <w:t>In regard to</w:t>
      </w:r>
      <w:r>
        <w:t xml:space="preserve"> the second quality factor, studies that revolved around either creation of novel or </w:t>
      </w:r>
      <w:r>
        <w:lastRenderedPageBreak/>
        <w:t xml:space="preserve">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129BA">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r w:rsidR="00505EF8">
        <w:t>followings;</w:t>
      </w: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2EB17C43" w:rsidR="00117744" w:rsidRDefault="00117744" w:rsidP="00B6724A">
      <w:pPr>
        <w:numPr>
          <w:ilvl w:val="0"/>
          <w:numId w:val="38"/>
        </w:numPr>
        <w:rPr>
          <w:lang w:val="en-GB" w:eastAsia="en-GB"/>
        </w:rPr>
      </w:pPr>
      <w:r>
        <w:rPr>
          <w:lang w:val="en-GB" w:eastAsia="en-GB"/>
        </w:rPr>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129BA">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627E039C" w:rsidR="00BB4FA0" w:rsidRPr="00DD08AC" w:rsidRDefault="0037779A" w:rsidP="00C735EF">
            <w:pPr>
              <w:rPr>
                <w:rFonts w:cs="Arial"/>
                <w:sz w:val="20"/>
              </w:rPr>
            </w:pPr>
            <w:r>
              <w:rPr>
                <w:noProof/>
              </w:rPr>
              <w:lastRenderedPageBreak/>
              <w:pict w14:anchorId="17886892">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1129BA">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software architecture are increasingly applied to 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lastRenderedPageBreak/>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following;</w:t>
      </w:r>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In comparison to concrete architectures, RAs aim to capture the essence of the practice as an abstraction that portrays elements necessary for communication, standardization, implementation and maintenance (Cloutier et al. 2010). Hence, RAs aim to provide software engineering knowledge as a set of high level of architectural patterns and do not provide micro implementation details such as specific frameworks, vendors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4CC18566" w14:textId="15C7D38E" w:rsidR="00D35197" w:rsidRPr="00F1014B" w:rsidRDefault="00DF2352" w:rsidP="00E8175B">
      <w:pPr>
        <w:numPr>
          <w:ilvl w:val="0"/>
          <w:numId w:val="36"/>
        </w:numPr>
        <w:rPr>
          <w:b/>
          <w:bCs/>
        </w:rPr>
      </w:pPr>
      <w:r w:rsidRPr="00D35197">
        <w:rPr>
          <w:b/>
          <w:bCs/>
        </w:rPr>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w:t>
      </w:r>
      <w:proofErr w:type="spellStart"/>
      <w:r w:rsidR="00D35197">
        <w:t>Geerdink</w:t>
      </w:r>
      <w:proofErr w:type="spellEnd"/>
      <w:r w:rsidR="00D35197">
        <w:t xml:space="preserve"> 2013). A stakeholder c an be a developer, a designer, a product owner, a data scientist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5CD1250D" w14:textId="77777777" w:rsidR="00F1014B" w:rsidRDefault="00F1014B" w:rsidP="00F1014B">
      <w:pPr>
        <w:pStyle w:val="ListParagraph"/>
        <w:rPr>
          <w:b/>
          <w:bCs/>
        </w:rPr>
      </w:pP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w:t>
      </w:r>
      <w:r w:rsidR="00A6558E">
        <w:lastRenderedPageBreak/>
        <w:t xml:space="preserve">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2617FBE3" w14:textId="77777777" w:rsidR="00A6558E" w:rsidRDefault="00A6558E" w:rsidP="00A6558E">
      <w:pPr>
        <w:rPr>
          <w:b/>
          <w:bCs/>
        </w:rPr>
      </w:pP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1129BA">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7777777" w:rsidR="00FD5E2E" w:rsidRDefault="00AD1126" w:rsidP="00DE5A2C">
      <w:r>
        <w:t xml:space="preserve">Despite the high failure rate of BD projects, IT giants such as Google or Amazon have developed exclusive </w:t>
      </w:r>
      <w:r w:rsidR="007D6DC9">
        <w:t>BD systems with complicated data pipelines, data management, procurement and batch and real-time analysis capabilities (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15624511" w:rsidR="00B6724A" w:rsidRDefault="003E0B35" w:rsidP="00B046DD">
      <w:r>
        <w:t xml:space="preserve">Big data </w:t>
      </w:r>
      <w:r w:rsidR="004F4779">
        <w:t>systems sail away from the</w:t>
      </w:r>
      <w:r w:rsidR="00BA55D3" w:rsidRPr="00BA55D3">
        <w:t xml:space="preserve"> </w:t>
      </w:r>
      <w:r w:rsidR="00BA55D3">
        <w:t>traditional small data analytics</w:t>
      </w:r>
      <w:r w:rsidR="004F4779">
        <w:t xml:space="preserve"> paradigm</w:t>
      </w:r>
      <w:r w:rsidR="005C3F58">
        <w:t>s and</w:t>
      </w:r>
      <w:r w:rsidR="004F4779">
        <w:t xml:space="preserve"> bring various challenges including </w:t>
      </w:r>
      <w:r w:rsidR="00BA55D3">
        <w:t xml:space="preserve">rapid technology change challenges (Chen et al. 2016), system development and architecture challenges (Jagadish et al. 2014) and organizational challenges (Rada et al. 2017; </w:t>
      </w:r>
      <w:proofErr w:type="spellStart"/>
      <w:r w:rsidR="00BA55D3">
        <w:t>Vassakis</w:t>
      </w:r>
      <w:proofErr w:type="spellEnd"/>
      <w:r w:rsidR="00BA55D3">
        <w:t xml:space="preserve"> et al. 2018).</w:t>
      </w:r>
      <w:r w:rsidR="00B046DD">
        <w:t xml:space="preserve"> BD does not only mean ‘big’ amount of data, or just volume; other characteristics of BD such as velocity, variety, veracity and variability bring significant challenges on the table. Although these challenges do not only belong to domain of BD systems, BD exacerbates these challenges because</w:t>
      </w:r>
      <w:r w:rsidR="00B6724A">
        <w:t xml:space="preserve"> of the following reasons</w:t>
      </w:r>
      <w:r w:rsidR="004D326D">
        <w:t>;</w:t>
      </w:r>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67E4173F" w:rsidR="003B414F" w:rsidRDefault="0068075D" w:rsidP="003B414F">
      <w:pPr>
        <w:numPr>
          <w:ilvl w:val="0"/>
          <w:numId w:val="37"/>
        </w:numPr>
      </w:pPr>
      <w:r>
        <w:t>T</w:t>
      </w:r>
      <w:r w:rsidR="00544BDE">
        <w:t xml:space="preserve">wo different </w:t>
      </w:r>
      <w:r>
        <w:t xml:space="preserve">approaches are required for </w:t>
      </w:r>
      <w:r w:rsidR="00544BDE">
        <w:t xml:space="preserve">data </w:t>
      </w:r>
      <w:r>
        <w:t xml:space="preserve">processing, </w:t>
      </w:r>
      <w:r w:rsidR="00544BDE">
        <w:t>stream and batch processing; or fast and delayed processing</w:t>
      </w:r>
      <w:r w:rsidR="00663141">
        <w:t xml:space="preserve"> (Jagadish et al. 2014)</w:t>
      </w:r>
      <w:r w:rsidR="004E0A71">
        <w:t>.</w:t>
      </w:r>
    </w:p>
    <w:p w14:paraId="7F4145E8" w14:textId="77777777" w:rsidR="00F543C4" w:rsidRDefault="00A90AB6" w:rsidP="00D22D42">
      <w:r>
        <w:t xml:space="preserve">To provide a solution to these challenges, one has to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t>(Akhtar et al. 2019; Rad and Ataei 2017).</w:t>
      </w:r>
      <w:r w:rsidR="00D22D42">
        <w:t xml:space="preserve"> Therefore, one can deduce that technology orchestration is a focal in BD system development and maintenance.</w:t>
      </w:r>
    </w:p>
    <w:p w14:paraId="590CF87A" w14:textId="77777777" w:rsidR="00F543C4" w:rsidRDefault="00F543C4" w:rsidP="00D22D42"/>
    <w:p w14:paraId="72D93FC0" w14:textId="771EE7F5"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Chang and Boyd 2018; Nadal et al. 2017).</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3D64F2E6"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t xml:space="preserve"> (Chang and Boyd 2018).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w:t>
      </w:r>
      <w:r w:rsidR="008B0DE3">
        <w:lastRenderedPageBreak/>
        <w:t xml:space="preserve">quality attributes, and business drivers and vision. This also means that the software architecture or the software architecture group is no longer challenged to model a new architecture from an array of independent components that needs to be assembled through effective interface, cache mechanisms, storage, etc. </w:t>
      </w:r>
    </w:p>
    <w:p w14:paraId="17164221" w14:textId="77777777" w:rsidR="007F5B9C" w:rsidRDefault="007F5B9C" w:rsidP="00DE5A2C"/>
    <w:p w14:paraId="627AB693" w14:textId="4F466286" w:rsidR="000E6A78" w:rsidRPr="00DE5A2C" w:rsidRDefault="009D37B5" w:rsidP="000E6A78">
      <w:r>
        <w:t>On that account, RA is a</w:t>
      </w:r>
      <w:r w:rsidR="000E6A78">
        <w:t>n artefact that facilitates development and homogenization of BD systems. Using RA to address complex problems have been successfully applied for Database Management Systems (DBMS) (</w:t>
      </w:r>
      <w:proofErr w:type="spellStart"/>
      <w:r w:rsidR="000E6A78">
        <w:t>Piñeiro</w:t>
      </w:r>
      <w:proofErr w:type="spellEnd"/>
      <w:r w:rsidR="000E6A78">
        <w:t xml:space="preserve"> et al. 2019) and Distributed Database Management Systems (DDBMS) (Rahimi and </w:t>
      </w:r>
      <w:proofErr w:type="spellStart"/>
      <w:r w:rsidR="000E6A78">
        <w:t>Haug</w:t>
      </w:r>
      <w:proofErr w:type="spellEnd"/>
      <w:r w:rsidR="000E6A78">
        <w:t xml:space="preserve"> 2010).</w:t>
      </w:r>
    </w:p>
    <w:p w14:paraId="18BB1F63" w14:textId="15AF59AA" w:rsidR="000E6A78" w:rsidRDefault="000E6A78" w:rsidP="000E6A78">
      <w:pPr>
        <w:spacing w:afterLines="100" w:after="240"/>
        <w:rPr>
          <w:sz w:val="20"/>
          <w:szCs w:val="28"/>
        </w:rPr>
      </w:pPr>
    </w:p>
    <w:p w14:paraId="330F324E" w14:textId="7394DEED" w:rsidR="00FB30D2" w:rsidRDefault="000E2838" w:rsidP="001129BA">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5C76490F"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23 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670"/>
        <w:gridCol w:w="1176"/>
        <w:gridCol w:w="720"/>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4B3295">
        <w:trPr>
          <w:cantSplit/>
          <w:trHeight w:val="576"/>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670"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176"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20"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4B3295">
        <w:trPr>
          <w:cantSplit/>
          <w:trHeight w:val="530"/>
          <w:jc w:val="center"/>
        </w:trPr>
        <w:tc>
          <w:tcPr>
            <w:tcW w:w="596" w:type="dxa"/>
            <w:vAlign w:val="center"/>
          </w:tcPr>
          <w:p w14:paraId="10AE1CAC" w14:textId="42E9183A" w:rsidR="007A32CA" w:rsidRDefault="007A32CA" w:rsidP="007A32CA">
            <w:pPr>
              <w:pStyle w:val="Default"/>
              <w:jc w:val="center"/>
              <w:rPr>
                <w:sz w:val="20"/>
                <w:szCs w:val="20"/>
              </w:rPr>
            </w:pPr>
            <w:r>
              <w:rPr>
                <w:sz w:val="20"/>
                <w:szCs w:val="20"/>
              </w:rPr>
              <w:t>1</w:t>
            </w:r>
          </w:p>
        </w:tc>
        <w:tc>
          <w:tcPr>
            <w:tcW w:w="5670" w:type="dxa"/>
            <w:vAlign w:val="center"/>
          </w:tcPr>
          <w:p w14:paraId="323D1F42" w14:textId="307F3673" w:rsidR="007A32CA" w:rsidRPr="00DF1E48" w:rsidRDefault="007A32CA" w:rsidP="007A32CA">
            <w:pPr>
              <w:pStyle w:val="Default"/>
              <w:jc w:val="center"/>
              <w:rPr>
                <w:sz w:val="20"/>
                <w:szCs w:val="20"/>
              </w:rPr>
            </w:pPr>
            <w:r>
              <w:rPr>
                <w:sz w:val="20"/>
                <w:szCs w:val="20"/>
              </w:rPr>
              <w:t xml:space="preserve">Towards a big Data reference architecture (Maier et al. 2013) </w:t>
            </w:r>
          </w:p>
        </w:tc>
        <w:tc>
          <w:tcPr>
            <w:tcW w:w="1176" w:type="dxa"/>
            <w:vAlign w:val="center"/>
          </w:tcPr>
          <w:p w14:paraId="6DE4F473" w14:textId="1B58AEF9"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0A7D2688" w14:textId="343D4E17" w:rsidR="007A32CA" w:rsidRDefault="007A32CA" w:rsidP="007A32CA">
            <w:pPr>
              <w:pStyle w:val="Default"/>
              <w:jc w:val="center"/>
              <w:rPr>
                <w:sz w:val="20"/>
                <w:szCs w:val="20"/>
              </w:rPr>
            </w:pPr>
            <w:r>
              <w:rPr>
                <w:sz w:val="20"/>
                <w:szCs w:val="20"/>
              </w:rPr>
              <w:t>2013</w:t>
            </w:r>
          </w:p>
        </w:tc>
      </w:tr>
      <w:tr w:rsidR="007A32CA" w:rsidRPr="00EA1405" w14:paraId="574DADBF" w14:textId="77777777" w:rsidTr="004B3295">
        <w:trPr>
          <w:cantSplit/>
          <w:trHeight w:val="530"/>
          <w:jc w:val="center"/>
        </w:trPr>
        <w:tc>
          <w:tcPr>
            <w:tcW w:w="596" w:type="dxa"/>
            <w:vAlign w:val="center"/>
          </w:tcPr>
          <w:p w14:paraId="4AFC4216" w14:textId="118F6402" w:rsidR="007A32CA" w:rsidRDefault="005E4256" w:rsidP="007A32CA">
            <w:pPr>
              <w:pStyle w:val="Default"/>
              <w:jc w:val="center"/>
              <w:rPr>
                <w:sz w:val="20"/>
                <w:szCs w:val="20"/>
              </w:rPr>
            </w:pPr>
            <w:r>
              <w:rPr>
                <w:sz w:val="20"/>
                <w:szCs w:val="20"/>
              </w:rPr>
              <w:t>2</w:t>
            </w:r>
          </w:p>
        </w:tc>
        <w:tc>
          <w:tcPr>
            <w:tcW w:w="5670" w:type="dxa"/>
            <w:vAlign w:val="center"/>
          </w:tcPr>
          <w:p w14:paraId="4A802FB7" w14:textId="268D4638" w:rsidR="007A32CA" w:rsidRDefault="007A32CA" w:rsidP="007A32CA">
            <w:pPr>
              <w:pStyle w:val="Default"/>
              <w:jc w:val="center"/>
              <w:rPr>
                <w:sz w:val="20"/>
                <w:szCs w:val="20"/>
              </w:rPr>
            </w:pPr>
            <w:r>
              <w:rPr>
                <w:sz w:val="20"/>
                <w:szCs w:val="20"/>
              </w:rPr>
              <w:t>A reference architecture for Big Data solutions introducing a model to perform predictive analytics using Big Data technology (</w:t>
            </w:r>
            <w:proofErr w:type="spellStart"/>
            <w:r>
              <w:rPr>
                <w:sz w:val="20"/>
                <w:szCs w:val="20"/>
              </w:rPr>
              <w:t>Geerdink</w:t>
            </w:r>
            <w:proofErr w:type="spellEnd"/>
            <w:r>
              <w:rPr>
                <w:sz w:val="20"/>
                <w:szCs w:val="20"/>
              </w:rPr>
              <w:t xml:space="preserve"> 2013) </w:t>
            </w:r>
          </w:p>
        </w:tc>
        <w:tc>
          <w:tcPr>
            <w:tcW w:w="1176" w:type="dxa"/>
            <w:vAlign w:val="center"/>
          </w:tcPr>
          <w:p w14:paraId="32B364A3" w14:textId="14CB891F" w:rsidR="007A32CA" w:rsidRDefault="007A32CA" w:rsidP="007A32CA">
            <w:pPr>
              <w:pStyle w:val="Default"/>
              <w:jc w:val="center"/>
              <w:rPr>
                <w:sz w:val="20"/>
                <w:szCs w:val="20"/>
              </w:rPr>
            </w:pPr>
            <w:r>
              <w:rPr>
                <w:sz w:val="20"/>
                <w:szCs w:val="20"/>
              </w:rPr>
              <w:t>Academia</w:t>
            </w:r>
          </w:p>
        </w:tc>
        <w:tc>
          <w:tcPr>
            <w:tcW w:w="720" w:type="dxa"/>
            <w:vAlign w:val="center"/>
          </w:tcPr>
          <w:p w14:paraId="27287CEF" w14:textId="5F581545" w:rsidR="007A32CA" w:rsidRDefault="007A32CA" w:rsidP="007A32CA">
            <w:pPr>
              <w:pStyle w:val="Default"/>
              <w:jc w:val="center"/>
              <w:rPr>
                <w:sz w:val="20"/>
                <w:szCs w:val="20"/>
              </w:rPr>
            </w:pPr>
            <w:r>
              <w:rPr>
                <w:sz w:val="20"/>
                <w:szCs w:val="20"/>
              </w:rPr>
              <w:t>2013</w:t>
            </w:r>
          </w:p>
        </w:tc>
      </w:tr>
      <w:tr w:rsidR="007A32CA" w:rsidRPr="00EA1405" w14:paraId="195682FD" w14:textId="77777777" w:rsidTr="004B3295">
        <w:trPr>
          <w:cantSplit/>
          <w:trHeight w:val="530"/>
          <w:jc w:val="center"/>
        </w:trPr>
        <w:tc>
          <w:tcPr>
            <w:tcW w:w="596" w:type="dxa"/>
            <w:vAlign w:val="center"/>
          </w:tcPr>
          <w:p w14:paraId="0D97A1D2" w14:textId="44FC5374" w:rsidR="007A32CA" w:rsidRDefault="005E4256" w:rsidP="007A32CA">
            <w:pPr>
              <w:pStyle w:val="Default"/>
              <w:jc w:val="center"/>
              <w:rPr>
                <w:sz w:val="20"/>
                <w:szCs w:val="20"/>
              </w:rPr>
            </w:pPr>
            <w:r>
              <w:rPr>
                <w:sz w:val="20"/>
                <w:szCs w:val="20"/>
              </w:rPr>
              <w:t>3</w:t>
            </w:r>
          </w:p>
        </w:tc>
        <w:tc>
          <w:tcPr>
            <w:tcW w:w="5670" w:type="dxa"/>
            <w:vAlign w:val="center"/>
          </w:tcPr>
          <w:p w14:paraId="0D27AD0A" w14:textId="045E5D28" w:rsidR="007A32CA" w:rsidRDefault="007A32CA" w:rsidP="007A32CA">
            <w:pPr>
              <w:pStyle w:val="Default"/>
              <w:jc w:val="center"/>
              <w:rPr>
                <w:sz w:val="20"/>
                <w:szCs w:val="20"/>
              </w:rPr>
            </w:pPr>
            <w:r>
              <w:rPr>
                <w:sz w:val="20"/>
                <w:szCs w:val="20"/>
              </w:rPr>
              <w:t xml:space="preserve">a proposal for a reference architecture for long-term archiving, preservation, and retrieval of Big Data (Viana and Sato 2014) </w:t>
            </w:r>
          </w:p>
        </w:tc>
        <w:tc>
          <w:tcPr>
            <w:tcW w:w="1176" w:type="dxa"/>
            <w:vAlign w:val="center"/>
          </w:tcPr>
          <w:p w14:paraId="46261181" w14:textId="33288CB1" w:rsidR="007A32CA" w:rsidRDefault="007A32CA" w:rsidP="007A32CA">
            <w:pPr>
              <w:pStyle w:val="Default"/>
              <w:jc w:val="center"/>
              <w:rPr>
                <w:sz w:val="20"/>
                <w:szCs w:val="20"/>
              </w:rPr>
            </w:pPr>
            <w:r>
              <w:rPr>
                <w:sz w:val="20"/>
                <w:szCs w:val="20"/>
              </w:rPr>
              <w:t>Academia</w:t>
            </w:r>
          </w:p>
        </w:tc>
        <w:tc>
          <w:tcPr>
            <w:tcW w:w="720" w:type="dxa"/>
            <w:vAlign w:val="center"/>
          </w:tcPr>
          <w:p w14:paraId="3D7A5688" w14:textId="35AA2EE1" w:rsidR="007A32CA" w:rsidRDefault="007A32CA" w:rsidP="007A32CA">
            <w:pPr>
              <w:pStyle w:val="Default"/>
              <w:jc w:val="center"/>
              <w:rPr>
                <w:sz w:val="20"/>
                <w:szCs w:val="20"/>
              </w:rPr>
            </w:pPr>
            <w:r>
              <w:rPr>
                <w:sz w:val="20"/>
                <w:szCs w:val="20"/>
              </w:rPr>
              <w:t>2014</w:t>
            </w:r>
          </w:p>
        </w:tc>
      </w:tr>
      <w:tr w:rsidR="007A32CA" w:rsidRPr="00EA1405" w14:paraId="1FCA3949" w14:textId="77777777" w:rsidTr="004B3295">
        <w:trPr>
          <w:cantSplit/>
          <w:trHeight w:val="530"/>
          <w:jc w:val="center"/>
        </w:trPr>
        <w:tc>
          <w:tcPr>
            <w:tcW w:w="596" w:type="dxa"/>
            <w:vAlign w:val="center"/>
          </w:tcPr>
          <w:p w14:paraId="1DFF2FB8" w14:textId="1F1A61DC" w:rsidR="007A32CA" w:rsidRDefault="005E4256" w:rsidP="007A32CA">
            <w:pPr>
              <w:pStyle w:val="Default"/>
              <w:jc w:val="center"/>
              <w:rPr>
                <w:sz w:val="20"/>
                <w:szCs w:val="20"/>
              </w:rPr>
            </w:pPr>
            <w:r>
              <w:rPr>
                <w:sz w:val="20"/>
                <w:szCs w:val="20"/>
              </w:rPr>
              <w:t>4</w:t>
            </w:r>
          </w:p>
        </w:tc>
        <w:tc>
          <w:tcPr>
            <w:tcW w:w="5670" w:type="dxa"/>
            <w:vAlign w:val="center"/>
          </w:tcPr>
          <w:p w14:paraId="61D65EDD" w14:textId="0D7B6BB0" w:rsidR="007A32CA" w:rsidRDefault="007A32CA" w:rsidP="007A32CA">
            <w:pPr>
              <w:pStyle w:val="Default"/>
              <w:jc w:val="center"/>
              <w:rPr>
                <w:sz w:val="20"/>
                <w:szCs w:val="20"/>
              </w:rPr>
            </w:pPr>
            <w:r>
              <w:rPr>
                <w:sz w:val="20"/>
                <w:szCs w:val="20"/>
              </w:rPr>
              <w:t xml:space="preserve">Questioning the Lambda architecture; Kappa Architecture (Kreps 2014) </w:t>
            </w:r>
          </w:p>
        </w:tc>
        <w:tc>
          <w:tcPr>
            <w:tcW w:w="1176" w:type="dxa"/>
            <w:vAlign w:val="center"/>
          </w:tcPr>
          <w:p w14:paraId="780226E3" w14:textId="52DEEDD7" w:rsidR="007A32CA" w:rsidRDefault="007A32CA" w:rsidP="007A32CA">
            <w:pPr>
              <w:pStyle w:val="Default"/>
              <w:jc w:val="center"/>
              <w:rPr>
                <w:sz w:val="20"/>
                <w:szCs w:val="20"/>
              </w:rPr>
            </w:pPr>
            <w:r>
              <w:rPr>
                <w:sz w:val="20"/>
                <w:szCs w:val="20"/>
              </w:rPr>
              <w:t xml:space="preserve">Academia </w:t>
            </w:r>
          </w:p>
        </w:tc>
        <w:tc>
          <w:tcPr>
            <w:tcW w:w="720" w:type="dxa"/>
            <w:vAlign w:val="center"/>
          </w:tcPr>
          <w:p w14:paraId="059AD42B" w14:textId="4D574611" w:rsidR="007A32CA" w:rsidRDefault="007A32CA" w:rsidP="007A32CA">
            <w:pPr>
              <w:pStyle w:val="Default"/>
              <w:jc w:val="center"/>
              <w:rPr>
                <w:sz w:val="20"/>
                <w:szCs w:val="20"/>
              </w:rPr>
            </w:pPr>
            <w:r>
              <w:rPr>
                <w:sz w:val="20"/>
                <w:szCs w:val="20"/>
              </w:rPr>
              <w:t>2014</w:t>
            </w:r>
          </w:p>
        </w:tc>
      </w:tr>
      <w:tr w:rsidR="007A32CA" w:rsidRPr="00EA1405" w14:paraId="15A9543C" w14:textId="77777777" w:rsidTr="004B3295">
        <w:trPr>
          <w:cantSplit/>
          <w:trHeight w:val="530"/>
          <w:jc w:val="center"/>
        </w:trPr>
        <w:tc>
          <w:tcPr>
            <w:tcW w:w="596" w:type="dxa"/>
            <w:vAlign w:val="center"/>
          </w:tcPr>
          <w:p w14:paraId="46184BD0" w14:textId="5228EACB" w:rsidR="007A32CA" w:rsidRDefault="005E4256" w:rsidP="007A32CA">
            <w:pPr>
              <w:pStyle w:val="Default"/>
              <w:jc w:val="center"/>
              <w:rPr>
                <w:sz w:val="20"/>
                <w:szCs w:val="20"/>
              </w:rPr>
            </w:pPr>
            <w:r>
              <w:rPr>
                <w:sz w:val="20"/>
                <w:szCs w:val="20"/>
              </w:rPr>
              <w:t>5</w:t>
            </w:r>
          </w:p>
        </w:tc>
        <w:tc>
          <w:tcPr>
            <w:tcW w:w="5670" w:type="dxa"/>
            <w:vAlign w:val="center"/>
          </w:tcPr>
          <w:p w14:paraId="2D21484D" w14:textId="5DC1A198" w:rsidR="007A32CA" w:rsidRDefault="007A32CA" w:rsidP="007A32CA">
            <w:pPr>
              <w:pStyle w:val="Default"/>
              <w:jc w:val="center"/>
              <w:rPr>
                <w:sz w:val="20"/>
                <w:szCs w:val="20"/>
              </w:rPr>
            </w:pPr>
            <w:r>
              <w:rPr>
                <w:sz w:val="20"/>
                <w:szCs w:val="20"/>
              </w:rPr>
              <w:t>Big data architecture framework (</w:t>
            </w:r>
            <w:proofErr w:type="spellStart"/>
            <w:r>
              <w:rPr>
                <w:sz w:val="20"/>
                <w:szCs w:val="20"/>
              </w:rPr>
              <w:t>Demchenko</w:t>
            </w:r>
            <w:proofErr w:type="spellEnd"/>
            <w:r>
              <w:rPr>
                <w:sz w:val="20"/>
                <w:szCs w:val="20"/>
              </w:rPr>
              <w:t xml:space="preserve"> et al. 2014) </w:t>
            </w:r>
          </w:p>
        </w:tc>
        <w:tc>
          <w:tcPr>
            <w:tcW w:w="1176" w:type="dxa"/>
            <w:vAlign w:val="center"/>
          </w:tcPr>
          <w:p w14:paraId="70DF6E5D" w14:textId="68612BD8" w:rsidR="007A32CA" w:rsidRDefault="007A32CA" w:rsidP="007A32CA">
            <w:pPr>
              <w:pStyle w:val="Default"/>
              <w:jc w:val="center"/>
              <w:rPr>
                <w:sz w:val="20"/>
                <w:szCs w:val="20"/>
              </w:rPr>
            </w:pPr>
            <w:r>
              <w:rPr>
                <w:sz w:val="20"/>
                <w:szCs w:val="20"/>
              </w:rPr>
              <w:t xml:space="preserve">Academia </w:t>
            </w:r>
          </w:p>
        </w:tc>
        <w:tc>
          <w:tcPr>
            <w:tcW w:w="720" w:type="dxa"/>
            <w:vAlign w:val="center"/>
          </w:tcPr>
          <w:p w14:paraId="4699CF0F" w14:textId="72DBDF53" w:rsidR="007A32CA" w:rsidRDefault="007A32CA" w:rsidP="007A32CA">
            <w:pPr>
              <w:pStyle w:val="Default"/>
              <w:jc w:val="center"/>
              <w:rPr>
                <w:sz w:val="20"/>
                <w:szCs w:val="20"/>
              </w:rPr>
            </w:pPr>
            <w:r>
              <w:rPr>
                <w:sz w:val="20"/>
                <w:szCs w:val="20"/>
              </w:rPr>
              <w:t>2014</w:t>
            </w:r>
          </w:p>
        </w:tc>
      </w:tr>
      <w:tr w:rsidR="007A32CA" w:rsidRPr="00EA1405" w14:paraId="2582C493" w14:textId="77777777" w:rsidTr="004B3295">
        <w:trPr>
          <w:cantSplit/>
          <w:trHeight w:val="530"/>
          <w:jc w:val="center"/>
        </w:trPr>
        <w:tc>
          <w:tcPr>
            <w:tcW w:w="596" w:type="dxa"/>
            <w:vAlign w:val="center"/>
          </w:tcPr>
          <w:p w14:paraId="1FF8D0F1" w14:textId="06C45E98" w:rsidR="007A32CA" w:rsidRDefault="005E4256" w:rsidP="007A32CA">
            <w:pPr>
              <w:pStyle w:val="Default"/>
              <w:jc w:val="center"/>
              <w:rPr>
                <w:sz w:val="20"/>
                <w:szCs w:val="20"/>
              </w:rPr>
            </w:pPr>
            <w:r>
              <w:rPr>
                <w:sz w:val="20"/>
                <w:szCs w:val="20"/>
              </w:rPr>
              <w:t>6</w:t>
            </w:r>
          </w:p>
        </w:tc>
        <w:tc>
          <w:tcPr>
            <w:tcW w:w="5670" w:type="dxa"/>
            <w:vAlign w:val="center"/>
          </w:tcPr>
          <w:p w14:paraId="27747D0D" w14:textId="4884A624" w:rsidR="007A32CA" w:rsidRDefault="007A32CA" w:rsidP="007A32CA">
            <w:pPr>
              <w:pStyle w:val="Default"/>
              <w:jc w:val="center"/>
              <w:rPr>
                <w:sz w:val="20"/>
                <w:szCs w:val="20"/>
              </w:rPr>
            </w:pPr>
            <w:r>
              <w:rPr>
                <w:sz w:val="20"/>
                <w:szCs w:val="20"/>
              </w:rPr>
              <w:t>Big Data driven e-commerce architecture (</w:t>
            </w:r>
            <w:proofErr w:type="spellStart"/>
            <w:r>
              <w:rPr>
                <w:sz w:val="20"/>
                <w:szCs w:val="20"/>
              </w:rPr>
              <w:t>Ghandour</w:t>
            </w:r>
            <w:proofErr w:type="spellEnd"/>
            <w:r>
              <w:rPr>
                <w:sz w:val="20"/>
                <w:szCs w:val="20"/>
              </w:rPr>
              <w:t xml:space="preserve"> 2015) </w:t>
            </w:r>
          </w:p>
        </w:tc>
        <w:tc>
          <w:tcPr>
            <w:tcW w:w="1176" w:type="dxa"/>
            <w:vAlign w:val="center"/>
          </w:tcPr>
          <w:p w14:paraId="3AEE2AD9" w14:textId="23E68F8B" w:rsidR="007A32CA" w:rsidRDefault="007A32CA" w:rsidP="007A32CA">
            <w:pPr>
              <w:pStyle w:val="Default"/>
              <w:jc w:val="center"/>
              <w:rPr>
                <w:sz w:val="20"/>
                <w:szCs w:val="20"/>
              </w:rPr>
            </w:pPr>
            <w:r>
              <w:rPr>
                <w:sz w:val="20"/>
                <w:szCs w:val="20"/>
              </w:rPr>
              <w:t>Academia</w:t>
            </w:r>
          </w:p>
        </w:tc>
        <w:tc>
          <w:tcPr>
            <w:tcW w:w="720" w:type="dxa"/>
            <w:vAlign w:val="center"/>
          </w:tcPr>
          <w:p w14:paraId="5DEE997A" w14:textId="5F1D8084" w:rsidR="007A32CA" w:rsidRDefault="007A32CA" w:rsidP="007A32CA">
            <w:pPr>
              <w:pStyle w:val="Default"/>
              <w:jc w:val="center"/>
              <w:rPr>
                <w:sz w:val="20"/>
                <w:szCs w:val="20"/>
              </w:rPr>
            </w:pPr>
            <w:r>
              <w:rPr>
                <w:sz w:val="20"/>
                <w:szCs w:val="20"/>
              </w:rPr>
              <w:t>2015</w:t>
            </w:r>
          </w:p>
        </w:tc>
      </w:tr>
      <w:tr w:rsidR="007A32CA" w:rsidRPr="00EA1405" w14:paraId="0CE7F4AB" w14:textId="77777777" w:rsidTr="004B3295">
        <w:trPr>
          <w:cantSplit/>
          <w:trHeight w:val="530"/>
          <w:jc w:val="center"/>
        </w:trPr>
        <w:tc>
          <w:tcPr>
            <w:tcW w:w="596" w:type="dxa"/>
            <w:vAlign w:val="center"/>
          </w:tcPr>
          <w:p w14:paraId="1C406A38" w14:textId="366D8F76" w:rsidR="007A32CA" w:rsidRDefault="005E4256" w:rsidP="007A32CA">
            <w:pPr>
              <w:pStyle w:val="Default"/>
              <w:jc w:val="center"/>
              <w:rPr>
                <w:sz w:val="20"/>
                <w:szCs w:val="20"/>
              </w:rPr>
            </w:pPr>
            <w:r>
              <w:rPr>
                <w:sz w:val="20"/>
                <w:szCs w:val="20"/>
              </w:rPr>
              <w:t>7</w:t>
            </w:r>
          </w:p>
        </w:tc>
        <w:tc>
          <w:tcPr>
            <w:tcW w:w="5670" w:type="dxa"/>
            <w:vAlign w:val="center"/>
          </w:tcPr>
          <w:p w14:paraId="6E3796E5" w14:textId="1F4EDFC9" w:rsidR="007A32CA" w:rsidRDefault="007A32CA" w:rsidP="007A32CA">
            <w:pPr>
              <w:pStyle w:val="Default"/>
              <w:jc w:val="center"/>
              <w:rPr>
                <w:sz w:val="20"/>
                <w:szCs w:val="20"/>
              </w:rPr>
            </w:pPr>
            <w:r>
              <w:rPr>
                <w:sz w:val="20"/>
                <w:szCs w:val="20"/>
              </w:rPr>
              <w:t xml:space="preserve">The solid architecture for real-time management of big semantic data; Solid architecture (Martínez-Prieto et al. 2015) </w:t>
            </w:r>
          </w:p>
        </w:tc>
        <w:tc>
          <w:tcPr>
            <w:tcW w:w="1176" w:type="dxa"/>
            <w:vAlign w:val="center"/>
          </w:tcPr>
          <w:p w14:paraId="65A4C401" w14:textId="2FEBDD10" w:rsidR="007A32CA" w:rsidRDefault="007A32CA" w:rsidP="007A32CA">
            <w:pPr>
              <w:pStyle w:val="Default"/>
              <w:jc w:val="center"/>
              <w:rPr>
                <w:sz w:val="20"/>
                <w:szCs w:val="20"/>
              </w:rPr>
            </w:pPr>
            <w:r>
              <w:rPr>
                <w:sz w:val="20"/>
                <w:szCs w:val="20"/>
              </w:rPr>
              <w:t xml:space="preserve">Academia </w:t>
            </w:r>
          </w:p>
        </w:tc>
        <w:tc>
          <w:tcPr>
            <w:tcW w:w="720" w:type="dxa"/>
            <w:vAlign w:val="center"/>
          </w:tcPr>
          <w:p w14:paraId="7D003B18" w14:textId="068C8DC0" w:rsidR="007A32CA" w:rsidRDefault="007A32CA" w:rsidP="007A32CA">
            <w:pPr>
              <w:pStyle w:val="Default"/>
              <w:jc w:val="center"/>
              <w:rPr>
                <w:sz w:val="20"/>
                <w:szCs w:val="20"/>
              </w:rPr>
            </w:pPr>
            <w:r>
              <w:rPr>
                <w:sz w:val="20"/>
                <w:szCs w:val="20"/>
              </w:rPr>
              <w:t>2015</w:t>
            </w:r>
          </w:p>
        </w:tc>
      </w:tr>
      <w:tr w:rsidR="007A32CA" w:rsidRPr="00EA1405" w14:paraId="3DDF4BEA" w14:textId="7E3BE9C6" w:rsidTr="004B3295">
        <w:trPr>
          <w:cantSplit/>
          <w:trHeight w:val="530"/>
          <w:jc w:val="center"/>
        </w:trPr>
        <w:tc>
          <w:tcPr>
            <w:tcW w:w="596" w:type="dxa"/>
            <w:vAlign w:val="center"/>
          </w:tcPr>
          <w:p w14:paraId="36C3918E" w14:textId="4D15FFC7" w:rsidR="007A32CA" w:rsidRDefault="005E4256" w:rsidP="007A32CA">
            <w:pPr>
              <w:pStyle w:val="Default"/>
              <w:jc w:val="center"/>
              <w:rPr>
                <w:sz w:val="20"/>
                <w:szCs w:val="20"/>
              </w:rPr>
            </w:pPr>
            <w:r>
              <w:rPr>
                <w:sz w:val="20"/>
                <w:szCs w:val="20"/>
              </w:rPr>
              <w:t>8</w:t>
            </w:r>
          </w:p>
        </w:tc>
        <w:tc>
          <w:tcPr>
            <w:tcW w:w="5670" w:type="dxa"/>
            <w:vAlign w:val="center"/>
          </w:tcPr>
          <w:p w14:paraId="43B4F404" w14:textId="6B017BD2" w:rsidR="007A32CA" w:rsidRDefault="007A32CA" w:rsidP="007A32CA">
            <w:pPr>
              <w:pStyle w:val="Default"/>
              <w:jc w:val="center"/>
              <w:rPr>
                <w:sz w:val="20"/>
                <w:szCs w:val="20"/>
              </w:rPr>
            </w:pPr>
            <w:r>
              <w:rPr>
                <w:sz w:val="20"/>
                <w:szCs w:val="20"/>
              </w:rPr>
              <w:t>The Big Data research reference architecture (</w:t>
            </w:r>
            <w:proofErr w:type="spellStart"/>
            <w:r>
              <w:rPr>
                <w:sz w:val="20"/>
                <w:szCs w:val="20"/>
              </w:rPr>
              <w:t>Pääkkönen</w:t>
            </w:r>
            <w:proofErr w:type="spellEnd"/>
            <w:r>
              <w:rPr>
                <w:sz w:val="20"/>
                <w:szCs w:val="20"/>
              </w:rPr>
              <w:t xml:space="preserve"> and </w:t>
            </w:r>
            <w:proofErr w:type="spellStart"/>
            <w:r>
              <w:rPr>
                <w:sz w:val="20"/>
                <w:szCs w:val="20"/>
              </w:rPr>
              <w:t>Pakkala</w:t>
            </w:r>
            <w:proofErr w:type="spellEnd"/>
            <w:r>
              <w:rPr>
                <w:sz w:val="20"/>
                <w:szCs w:val="20"/>
              </w:rPr>
              <w:t xml:space="preserve"> 2015) </w:t>
            </w:r>
          </w:p>
        </w:tc>
        <w:tc>
          <w:tcPr>
            <w:tcW w:w="1176" w:type="dxa"/>
            <w:vAlign w:val="center"/>
          </w:tcPr>
          <w:p w14:paraId="100228AE" w14:textId="32F8283E" w:rsidR="007A32CA" w:rsidRPr="00DF1E48" w:rsidRDefault="007A32CA" w:rsidP="007A32CA">
            <w:pPr>
              <w:pStyle w:val="Default"/>
              <w:jc w:val="center"/>
              <w:rPr>
                <w:sz w:val="20"/>
                <w:szCs w:val="20"/>
              </w:rPr>
            </w:pPr>
            <w:r>
              <w:rPr>
                <w:sz w:val="20"/>
                <w:szCs w:val="20"/>
              </w:rPr>
              <w:t>Academia</w:t>
            </w:r>
          </w:p>
        </w:tc>
        <w:tc>
          <w:tcPr>
            <w:tcW w:w="720" w:type="dxa"/>
            <w:vAlign w:val="center"/>
          </w:tcPr>
          <w:p w14:paraId="5B843DE0" w14:textId="752C9D39" w:rsidR="007A32CA" w:rsidRDefault="007A32CA" w:rsidP="007A32CA">
            <w:pPr>
              <w:pStyle w:val="Default"/>
              <w:jc w:val="center"/>
              <w:rPr>
                <w:sz w:val="20"/>
                <w:szCs w:val="20"/>
              </w:rPr>
            </w:pPr>
            <w:r>
              <w:rPr>
                <w:sz w:val="20"/>
                <w:szCs w:val="20"/>
              </w:rPr>
              <w:t>2015</w:t>
            </w:r>
          </w:p>
        </w:tc>
      </w:tr>
      <w:tr w:rsidR="007A32CA" w:rsidRPr="00EA1405" w14:paraId="029B1DCC" w14:textId="77777777" w:rsidTr="004B3295">
        <w:trPr>
          <w:cantSplit/>
          <w:trHeight w:val="530"/>
          <w:jc w:val="center"/>
        </w:trPr>
        <w:tc>
          <w:tcPr>
            <w:tcW w:w="596" w:type="dxa"/>
            <w:vAlign w:val="center"/>
          </w:tcPr>
          <w:p w14:paraId="49D10800" w14:textId="60026070" w:rsidR="007A32CA" w:rsidRDefault="005E4256" w:rsidP="007A32CA">
            <w:pPr>
              <w:pStyle w:val="Default"/>
              <w:jc w:val="center"/>
              <w:rPr>
                <w:sz w:val="20"/>
                <w:szCs w:val="20"/>
              </w:rPr>
            </w:pPr>
            <w:r>
              <w:rPr>
                <w:sz w:val="20"/>
                <w:szCs w:val="20"/>
              </w:rPr>
              <w:t>9</w:t>
            </w:r>
          </w:p>
        </w:tc>
        <w:tc>
          <w:tcPr>
            <w:tcW w:w="5670" w:type="dxa"/>
            <w:vAlign w:val="center"/>
          </w:tcPr>
          <w:p w14:paraId="732CCE20" w14:textId="762EE0C4" w:rsidR="007A32CA" w:rsidRDefault="007A32CA" w:rsidP="007A32CA">
            <w:pPr>
              <w:pStyle w:val="Default"/>
              <w:jc w:val="center"/>
              <w:rPr>
                <w:sz w:val="20"/>
                <w:szCs w:val="20"/>
              </w:rPr>
            </w:pPr>
            <w:r>
              <w:rPr>
                <w:sz w:val="20"/>
                <w:szCs w:val="20"/>
              </w:rPr>
              <w:t xml:space="preserve">A Reference Architecture for Big Data Systems (Sang et al. 2016) </w:t>
            </w:r>
          </w:p>
        </w:tc>
        <w:tc>
          <w:tcPr>
            <w:tcW w:w="1176" w:type="dxa"/>
            <w:vAlign w:val="center"/>
          </w:tcPr>
          <w:p w14:paraId="18EC9192" w14:textId="7F71C89E" w:rsidR="007A32CA" w:rsidRDefault="007A32CA" w:rsidP="007A32CA">
            <w:pPr>
              <w:pStyle w:val="Default"/>
              <w:jc w:val="center"/>
              <w:rPr>
                <w:sz w:val="20"/>
                <w:szCs w:val="20"/>
              </w:rPr>
            </w:pPr>
            <w:r>
              <w:rPr>
                <w:sz w:val="20"/>
                <w:szCs w:val="20"/>
              </w:rPr>
              <w:t>Academia</w:t>
            </w:r>
          </w:p>
        </w:tc>
        <w:tc>
          <w:tcPr>
            <w:tcW w:w="720" w:type="dxa"/>
            <w:vAlign w:val="center"/>
          </w:tcPr>
          <w:p w14:paraId="46994FE7" w14:textId="4B2A5AB2" w:rsidR="007A32CA" w:rsidRDefault="007A32CA" w:rsidP="007A32CA">
            <w:pPr>
              <w:pStyle w:val="Default"/>
              <w:jc w:val="center"/>
              <w:rPr>
                <w:sz w:val="20"/>
                <w:szCs w:val="20"/>
              </w:rPr>
            </w:pPr>
            <w:r>
              <w:rPr>
                <w:sz w:val="20"/>
                <w:szCs w:val="20"/>
              </w:rPr>
              <w:t>2016</w:t>
            </w:r>
          </w:p>
        </w:tc>
      </w:tr>
      <w:tr w:rsidR="007A32CA" w:rsidRPr="00EA1405" w14:paraId="054C5F3B" w14:textId="77777777" w:rsidTr="004B3295">
        <w:trPr>
          <w:cantSplit/>
          <w:trHeight w:val="530"/>
          <w:jc w:val="center"/>
        </w:trPr>
        <w:tc>
          <w:tcPr>
            <w:tcW w:w="596" w:type="dxa"/>
            <w:vAlign w:val="center"/>
          </w:tcPr>
          <w:p w14:paraId="461C6BDF" w14:textId="106FEDB2" w:rsidR="007A32CA" w:rsidRDefault="005E4256" w:rsidP="007A32CA">
            <w:pPr>
              <w:pStyle w:val="Default"/>
              <w:jc w:val="center"/>
              <w:rPr>
                <w:sz w:val="20"/>
                <w:szCs w:val="20"/>
              </w:rPr>
            </w:pPr>
            <w:r>
              <w:rPr>
                <w:sz w:val="20"/>
                <w:szCs w:val="20"/>
              </w:rPr>
              <w:t>10</w:t>
            </w:r>
          </w:p>
        </w:tc>
        <w:tc>
          <w:tcPr>
            <w:tcW w:w="5670" w:type="dxa"/>
            <w:vAlign w:val="center"/>
          </w:tcPr>
          <w:p w14:paraId="4B631829" w14:textId="01D23812" w:rsidR="007A32CA" w:rsidRDefault="007A32CA" w:rsidP="007A32CA">
            <w:pPr>
              <w:pStyle w:val="Default"/>
              <w:jc w:val="center"/>
              <w:rPr>
                <w:sz w:val="20"/>
                <w:szCs w:val="20"/>
              </w:rPr>
            </w:pPr>
            <w:r>
              <w:rPr>
                <w:sz w:val="20"/>
                <w:szCs w:val="20"/>
              </w:rPr>
              <w:t xml:space="preserve">A reference architecture for Big Data systems in the national security domain (Klein et al. 2016) </w:t>
            </w:r>
          </w:p>
        </w:tc>
        <w:tc>
          <w:tcPr>
            <w:tcW w:w="1176" w:type="dxa"/>
            <w:vAlign w:val="center"/>
          </w:tcPr>
          <w:p w14:paraId="33A2C80B" w14:textId="78BDABF4" w:rsidR="007A32CA" w:rsidRDefault="007A32CA" w:rsidP="007A32CA">
            <w:pPr>
              <w:pStyle w:val="Default"/>
              <w:jc w:val="center"/>
              <w:rPr>
                <w:sz w:val="20"/>
                <w:szCs w:val="20"/>
              </w:rPr>
            </w:pPr>
            <w:r>
              <w:rPr>
                <w:sz w:val="20"/>
                <w:szCs w:val="20"/>
              </w:rPr>
              <w:t xml:space="preserve">Academia </w:t>
            </w:r>
          </w:p>
        </w:tc>
        <w:tc>
          <w:tcPr>
            <w:tcW w:w="720" w:type="dxa"/>
            <w:vAlign w:val="center"/>
          </w:tcPr>
          <w:p w14:paraId="06E11E19" w14:textId="1F7AB04C" w:rsidR="007A32CA" w:rsidRDefault="007A32CA" w:rsidP="007A32CA">
            <w:pPr>
              <w:pStyle w:val="Default"/>
              <w:jc w:val="center"/>
              <w:rPr>
                <w:sz w:val="20"/>
                <w:szCs w:val="20"/>
              </w:rPr>
            </w:pPr>
            <w:r>
              <w:rPr>
                <w:sz w:val="20"/>
                <w:szCs w:val="20"/>
              </w:rPr>
              <w:t>2016</w:t>
            </w:r>
          </w:p>
        </w:tc>
      </w:tr>
      <w:tr w:rsidR="007A32CA" w:rsidRPr="00EA1405" w14:paraId="7C17AF0B" w14:textId="77777777" w:rsidTr="004B3295">
        <w:trPr>
          <w:cantSplit/>
          <w:trHeight w:val="530"/>
          <w:jc w:val="center"/>
        </w:trPr>
        <w:tc>
          <w:tcPr>
            <w:tcW w:w="596" w:type="dxa"/>
            <w:vAlign w:val="center"/>
          </w:tcPr>
          <w:p w14:paraId="6C2F0C09" w14:textId="30BBC63F" w:rsidR="007A32CA" w:rsidRDefault="005E4256" w:rsidP="007A32CA">
            <w:pPr>
              <w:pStyle w:val="Default"/>
              <w:jc w:val="center"/>
              <w:rPr>
                <w:sz w:val="20"/>
                <w:szCs w:val="20"/>
              </w:rPr>
            </w:pPr>
            <w:r>
              <w:rPr>
                <w:sz w:val="20"/>
                <w:szCs w:val="20"/>
              </w:rPr>
              <w:t>11</w:t>
            </w:r>
          </w:p>
        </w:tc>
        <w:tc>
          <w:tcPr>
            <w:tcW w:w="5670" w:type="dxa"/>
            <w:vAlign w:val="center"/>
          </w:tcPr>
          <w:p w14:paraId="63ED9A32" w14:textId="3CB1EC09" w:rsidR="007A32CA" w:rsidRDefault="007A32CA" w:rsidP="007A32CA">
            <w:pPr>
              <w:pStyle w:val="Default"/>
              <w:jc w:val="center"/>
              <w:rPr>
                <w:sz w:val="20"/>
                <w:szCs w:val="20"/>
              </w:rPr>
            </w:pPr>
            <w:r>
              <w:rPr>
                <w:sz w:val="20"/>
                <w:szCs w:val="20"/>
              </w:rPr>
              <w:t>A Reference Architecture for Supporting Secure Big Data Analytics over Cloud-Enabled Relational Databases (</w:t>
            </w:r>
            <w:proofErr w:type="spellStart"/>
            <w:r>
              <w:rPr>
                <w:sz w:val="20"/>
                <w:szCs w:val="20"/>
              </w:rPr>
              <w:t>Cuzzocrea</w:t>
            </w:r>
            <w:proofErr w:type="spellEnd"/>
            <w:r>
              <w:rPr>
                <w:sz w:val="20"/>
                <w:szCs w:val="20"/>
              </w:rPr>
              <w:t xml:space="preserve"> 2016) </w:t>
            </w:r>
          </w:p>
        </w:tc>
        <w:tc>
          <w:tcPr>
            <w:tcW w:w="1176" w:type="dxa"/>
            <w:vAlign w:val="center"/>
          </w:tcPr>
          <w:p w14:paraId="2D4163C8" w14:textId="10B8F182" w:rsidR="007A32CA" w:rsidRDefault="007A32CA" w:rsidP="007A32CA">
            <w:pPr>
              <w:pStyle w:val="Default"/>
              <w:jc w:val="center"/>
              <w:rPr>
                <w:sz w:val="20"/>
                <w:szCs w:val="20"/>
              </w:rPr>
            </w:pPr>
            <w:r>
              <w:rPr>
                <w:sz w:val="20"/>
                <w:szCs w:val="20"/>
              </w:rPr>
              <w:t>Academia</w:t>
            </w:r>
          </w:p>
        </w:tc>
        <w:tc>
          <w:tcPr>
            <w:tcW w:w="720" w:type="dxa"/>
            <w:vAlign w:val="center"/>
          </w:tcPr>
          <w:p w14:paraId="409DAD8C" w14:textId="2215D2B5" w:rsidR="007A32CA" w:rsidRDefault="007A32CA" w:rsidP="007A32CA">
            <w:pPr>
              <w:pStyle w:val="Default"/>
              <w:jc w:val="center"/>
              <w:rPr>
                <w:sz w:val="20"/>
                <w:szCs w:val="20"/>
              </w:rPr>
            </w:pPr>
            <w:r>
              <w:rPr>
                <w:sz w:val="20"/>
                <w:szCs w:val="20"/>
              </w:rPr>
              <w:t>2016</w:t>
            </w:r>
          </w:p>
        </w:tc>
      </w:tr>
      <w:tr w:rsidR="007A32CA" w:rsidRPr="00EA1405" w14:paraId="4E7AC6FF" w14:textId="77777777" w:rsidTr="004B3295">
        <w:trPr>
          <w:cantSplit/>
          <w:trHeight w:val="530"/>
          <w:jc w:val="center"/>
        </w:trPr>
        <w:tc>
          <w:tcPr>
            <w:tcW w:w="596" w:type="dxa"/>
            <w:vAlign w:val="center"/>
          </w:tcPr>
          <w:p w14:paraId="14E0E996" w14:textId="18385634" w:rsidR="007A32CA" w:rsidRDefault="005E4256" w:rsidP="007A32CA">
            <w:pPr>
              <w:pStyle w:val="Default"/>
              <w:jc w:val="center"/>
              <w:rPr>
                <w:sz w:val="20"/>
                <w:szCs w:val="20"/>
              </w:rPr>
            </w:pPr>
            <w:r>
              <w:rPr>
                <w:sz w:val="20"/>
                <w:szCs w:val="20"/>
              </w:rPr>
              <w:t>12</w:t>
            </w:r>
          </w:p>
        </w:tc>
        <w:tc>
          <w:tcPr>
            <w:tcW w:w="5670" w:type="dxa"/>
            <w:vAlign w:val="center"/>
          </w:tcPr>
          <w:p w14:paraId="136DD1B2" w14:textId="6C242D0C" w:rsidR="007A32CA" w:rsidRDefault="007A32CA" w:rsidP="007A32CA">
            <w:pPr>
              <w:pStyle w:val="Default"/>
              <w:jc w:val="center"/>
              <w:rPr>
                <w:sz w:val="20"/>
                <w:szCs w:val="20"/>
              </w:rPr>
            </w:pPr>
            <w:r>
              <w:rPr>
                <w:sz w:val="20"/>
                <w:szCs w:val="20"/>
              </w:rPr>
              <w:t xml:space="preserve">Managing Cloud-Based Big Data Platforms: A Reference Architecture and Cost Perspective (Heilig and </w:t>
            </w:r>
            <w:proofErr w:type="spellStart"/>
            <w:r>
              <w:rPr>
                <w:sz w:val="20"/>
                <w:szCs w:val="20"/>
              </w:rPr>
              <w:t>Voß</w:t>
            </w:r>
            <w:proofErr w:type="spellEnd"/>
            <w:r>
              <w:rPr>
                <w:sz w:val="20"/>
                <w:szCs w:val="20"/>
              </w:rPr>
              <w:t xml:space="preserve"> 2017) </w:t>
            </w:r>
          </w:p>
        </w:tc>
        <w:tc>
          <w:tcPr>
            <w:tcW w:w="1176" w:type="dxa"/>
            <w:vAlign w:val="center"/>
          </w:tcPr>
          <w:p w14:paraId="771267F6" w14:textId="42E10EC9" w:rsidR="007A32CA" w:rsidRDefault="007A32CA" w:rsidP="007A32CA">
            <w:pPr>
              <w:pStyle w:val="Default"/>
              <w:jc w:val="center"/>
              <w:rPr>
                <w:sz w:val="20"/>
                <w:szCs w:val="20"/>
              </w:rPr>
            </w:pPr>
            <w:r>
              <w:rPr>
                <w:sz w:val="20"/>
                <w:szCs w:val="20"/>
              </w:rPr>
              <w:t>Academia</w:t>
            </w:r>
          </w:p>
        </w:tc>
        <w:tc>
          <w:tcPr>
            <w:tcW w:w="720" w:type="dxa"/>
            <w:vAlign w:val="center"/>
          </w:tcPr>
          <w:p w14:paraId="182B4174" w14:textId="4F00FE60" w:rsidR="007A32CA" w:rsidRDefault="007A32CA" w:rsidP="007A32CA">
            <w:pPr>
              <w:pStyle w:val="Default"/>
              <w:jc w:val="center"/>
              <w:rPr>
                <w:sz w:val="20"/>
                <w:szCs w:val="20"/>
              </w:rPr>
            </w:pPr>
            <w:r>
              <w:rPr>
                <w:sz w:val="20"/>
                <w:szCs w:val="20"/>
              </w:rPr>
              <w:t>2017</w:t>
            </w:r>
          </w:p>
        </w:tc>
      </w:tr>
      <w:tr w:rsidR="007A32CA" w:rsidRPr="00EA1405" w14:paraId="0D74A694" w14:textId="77777777" w:rsidTr="004B3295">
        <w:trPr>
          <w:cantSplit/>
          <w:trHeight w:val="530"/>
          <w:jc w:val="center"/>
        </w:trPr>
        <w:tc>
          <w:tcPr>
            <w:tcW w:w="596" w:type="dxa"/>
            <w:vAlign w:val="center"/>
          </w:tcPr>
          <w:p w14:paraId="5D9AC839" w14:textId="43F41D0F" w:rsidR="007A32CA" w:rsidRDefault="005E4256" w:rsidP="007A32CA">
            <w:pPr>
              <w:pStyle w:val="Default"/>
              <w:jc w:val="center"/>
              <w:rPr>
                <w:sz w:val="20"/>
                <w:szCs w:val="20"/>
              </w:rPr>
            </w:pPr>
            <w:r>
              <w:rPr>
                <w:sz w:val="20"/>
                <w:szCs w:val="20"/>
              </w:rPr>
              <w:t>13</w:t>
            </w:r>
          </w:p>
        </w:tc>
        <w:tc>
          <w:tcPr>
            <w:tcW w:w="5670" w:type="dxa"/>
            <w:vAlign w:val="center"/>
          </w:tcPr>
          <w:p w14:paraId="160028B9" w14:textId="7722C75B" w:rsidR="007A32CA" w:rsidRDefault="007A32CA" w:rsidP="007A32CA">
            <w:pPr>
              <w:pStyle w:val="Default"/>
              <w:jc w:val="center"/>
              <w:rPr>
                <w:sz w:val="20"/>
                <w:szCs w:val="20"/>
              </w:rPr>
            </w:pPr>
            <w:r>
              <w:rPr>
                <w:sz w:val="20"/>
                <w:szCs w:val="20"/>
              </w:rPr>
              <w:t>Scalable data store and analytic platform for real-time monitoring of data-intensive scientific infrastructure (</w:t>
            </w:r>
            <w:proofErr w:type="spellStart"/>
            <w:r>
              <w:rPr>
                <w:sz w:val="20"/>
                <w:szCs w:val="20"/>
              </w:rPr>
              <w:t>Suthakar</w:t>
            </w:r>
            <w:proofErr w:type="spellEnd"/>
            <w:r>
              <w:rPr>
                <w:sz w:val="20"/>
                <w:szCs w:val="20"/>
              </w:rPr>
              <w:t xml:space="preserve"> 2017) </w:t>
            </w:r>
          </w:p>
        </w:tc>
        <w:tc>
          <w:tcPr>
            <w:tcW w:w="1176" w:type="dxa"/>
            <w:vAlign w:val="center"/>
          </w:tcPr>
          <w:p w14:paraId="1F26F7E8" w14:textId="0C46DB3C" w:rsidR="007A32CA" w:rsidRDefault="007A32CA" w:rsidP="007A32CA">
            <w:pPr>
              <w:pStyle w:val="Default"/>
              <w:jc w:val="center"/>
              <w:rPr>
                <w:sz w:val="20"/>
                <w:szCs w:val="20"/>
              </w:rPr>
            </w:pPr>
            <w:r>
              <w:rPr>
                <w:sz w:val="20"/>
                <w:szCs w:val="20"/>
              </w:rPr>
              <w:t xml:space="preserve">Academia </w:t>
            </w:r>
          </w:p>
        </w:tc>
        <w:tc>
          <w:tcPr>
            <w:tcW w:w="720" w:type="dxa"/>
            <w:vAlign w:val="center"/>
          </w:tcPr>
          <w:p w14:paraId="350149B0" w14:textId="155532F0" w:rsidR="007A32CA" w:rsidRDefault="007A32CA" w:rsidP="007A32CA">
            <w:pPr>
              <w:pStyle w:val="Default"/>
              <w:jc w:val="center"/>
              <w:rPr>
                <w:sz w:val="20"/>
                <w:szCs w:val="20"/>
              </w:rPr>
            </w:pPr>
            <w:r>
              <w:rPr>
                <w:sz w:val="20"/>
                <w:szCs w:val="20"/>
              </w:rPr>
              <w:t>2017</w:t>
            </w:r>
          </w:p>
        </w:tc>
      </w:tr>
      <w:tr w:rsidR="007A32CA" w:rsidRPr="00EA1405" w14:paraId="57BC4246" w14:textId="7B469868" w:rsidTr="004B3295">
        <w:trPr>
          <w:cantSplit/>
          <w:trHeight w:val="530"/>
          <w:jc w:val="center"/>
        </w:trPr>
        <w:tc>
          <w:tcPr>
            <w:tcW w:w="596" w:type="dxa"/>
            <w:vAlign w:val="center"/>
          </w:tcPr>
          <w:p w14:paraId="17C3D71F" w14:textId="138AFA63" w:rsidR="007A32CA" w:rsidRDefault="005E4256" w:rsidP="007A32CA">
            <w:pPr>
              <w:pStyle w:val="Default"/>
              <w:jc w:val="center"/>
              <w:rPr>
                <w:sz w:val="20"/>
                <w:szCs w:val="20"/>
              </w:rPr>
            </w:pPr>
            <w:r>
              <w:rPr>
                <w:sz w:val="20"/>
                <w:szCs w:val="20"/>
              </w:rPr>
              <w:t>14</w:t>
            </w:r>
          </w:p>
        </w:tc>
        <w:tc>
          <w:tcPr>
            <w:tcW w:w="5670" w:type="dxa"/>
            <w:vAlign w:val="center"/>
          </w:tcPr>
          <w:p w14:paraId="220BAD8A" w14:textId="07366617" w:rsidR="007A32CA" w:rsidRDefault="007A32CA" w:rsidP="007A32CA">
            <w:pPr>
              <w:pStyle w:val="Default"/>
              <w:jc w:val="center"/>
              <w:rPr>
                <w:sz w:val="20"/>
                <w:szCs w:val="20"/>
              </w:rPr>
            </w:pPr>
            <w:r>
              <w:rPr>
                <w:sz w:val="20"/>
                <w:szCs w:val="20"/>
              </w:rPr>
              <w:t xml:space="preserve">A software reference architecture for semantic-aware Big Data systems; Bolster Architecture (Nadal et al. 2017) </w:t>
            </w:r>
          </w:p>
        </w:tc>
        <w:tc>
          <w:tcPr>
            <w:tcW w:w="1176" w:type="dxa"/>
            <w:vAlign w:val="center"/>
          </w:tcPr>
          <w:p w14:paraId="350D3BCF" w14:textId="0AA82BDF"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E51CC69" w14:textId="01439AE1" w:rsidR="007A32CA" w:rsidRPr="00DF1E48" w:rsidRDefault="007A32CA" w:rsidP="007A32CA">
            <w:pPr>
              <w:pStyle w:val="Text-Body"/>
              <w:keepNext/>
              <w:keepLines/>
              <w:spacing w:before="0"/>
              <w:jc w:val="center"/>
              <w:rPr>
                <w:sz w:val="20"/>
                <w:szCs w:val="20"/>
              </w:rPr>
            </w:pPr>
            <w:r>
              <w:rPr>
                <w:sz w:val="20"/>
                <w:szCs w:val="20"/>
              </w:rPr>
              <w:t>2017</w:t>
            </w:r>
          </w:p>
        </w:tc>
      </w:tr>
      <w:tr w:rsidR="007A32CA" w:rsidRPr="00EA1405" w14:paraId="0E14841B" w14:textId="031BB117" w:rsidTr="004B3295">
        <w:trPr>
          <w:cantSplit/>
          <w:trHeight w:val="530"/>
          <w:jc w:val="center"/>
        </w:trPr>
        <w:tc>
          <w:tcPr>
            <w:tcW w:w="596" w:type="dxa"/>
            <w:vAlign w:val="center"/>
          </w:tcPr>
          <w:p w14:paraId="2BAE83B4" w14:textId="67628595" w:rsidR="007A32CA" w:rsidRDefault="005E4256" w:rsidP="007A32CA">
            <w:pPr>
              <w:pStyle w:val="Default"/>
              <w:jc w:val="center"/>
              <w:rPr>
                <w:sz w:val="20"/>
                <w:szCs w:val="20"/>
              </w:rPr>
            </w:pPr>
            <w:r>
              <w:rPr>
                <w:sz w:val="20"/>
                <w:szCs w:val="20"/>
              </w:rPr>
              <w:lastRenderedPageBreak/>
              <w:t>15</w:t>
            </w:r>
          </w:p>
        </w:tc>
        <w:tc>
          <w:tcPr>
            <w:tcW w:w="5670" w:type="dxa"/>
            <w:vAlign w:val="center"/>
          </w:tcPr>
          <w:p w14:paraId="6E4361F5" w14:textId="6313B20D" w:rsidR="007A32CA" w:rsidRDefault="007A32CA" w:rsidP="007A32CA">
            <w:pPr>
              <w:pStyle w:val="Default"/>
              <w:jc w:val="center"/>
              <w:rPr>
                <w:sz w:val="20"/>
                <w:szCs w:val="20"/>
              </w:rPr>
            </w:pPr>
            <w:r>
              <w:rPr>
                <w:sz w:val="20"/>
                <w:szCs w:val="20"/>
              </w:rPr>
              <w:t xml:space="preserve">Towards a secure, distributed, and reliable cloud-based reference architecture for Big Data in smart cities (Kohler and Specht 2019) </w:t>
            </w:r>
          </w:p>
        </w:tc>
        <w:tc>
          <w:tcPr>
            <w:tcW w:w="1176" w:type="dxa"/>
            <w:vAlign w:val="center"/>
          </w:tcPr>
          <w:p w14:paraId="2A11F5EE" w14:textId="05A27B83"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86563C5" w14:textId="4568FB73" w:rsidR="007A32CA" w:rsidRPr="00DF1E48" w:rsidRDefault="007A32CA" w:rsidP="007A32CA">
            <w:pPr>
              <w:pStyle w:val="Text-Body"/>
              <w:keepNext/>
              <w:keepLines/>
              <w:spacing w:before="0"/>
              <w:jc w:val="center"/>
              <w:rPr>
                <w:sz w:val="20"/>
                <w:szCs w:val="20"/>
              </w:rPr>
            </w:pPr>
            <w:r>
              <w:rPr>
                <w:sz w:val="20"/>
                <w:szCs w:val="20"/>
              </w:rPr>
              <w:t>2019</w:t>
            </w:r>
          </w:p>
        </w:tc>
      </w:tr>
      <w:tr w:rsidR="007A32CA" w:rsidRPr="00EA1405" w14:paraId="64E9D0A1" w14:textId="77777777" w:rsidTr="004B3295">
        <w:trPr>
          <w:cantSplit/>
          <w:trHeight w:val="530"/>
          <w:jc w:val="center"/>
        </w:trPr>
        <w:tc>
          <w:tcPr>
            <w:tcW w:w="596" w:type="dxa"/>
            <w:vAlign w:val="center"/>
          </w:tcPr>
          <w:p w14:paraId="3F98A241" w14:textId="7BD1B371" w:rsidR="007A32CA" w:rsidRDefault="005E4256" w:rsidP="007A32CA">
            <w:pPr>
              <w:pStyle w:val="Default"/>
              <w:jc w:val="center"/>
              <w:rPr>
                <w:sz w:val="20"/>
                <w:szCs w:val="20"/>
              </w:rPr>
            </w:pPr>
            <w:r>
              <w:rPr>
                <w:sz w:val="20"/>
                <w:szCs w:val="20"/>
              </w:rPr>
              <w:t>16</w:t>
            </w:r>
          </w:p>
        </w:tc>
        <w:tc>
          <w:tcPr>
            <w:tcW w:w="5670" w:type="dxa"/>
            <w:vAlign w:val="center"/>
          </w:tcPr>
          <w:p w14:paraId="53D8A888" w14:textId="7FCFFA73" w:rsidR="007A32CA" w:rsidRDefault="007A32CA" w:rsidP="007A32CA">
            <w:pPr>
              <w:pStyle w:val="Default"/>
              <w:jc w:val="center"/>
              <w:rPr>
                <w:sz w:val="20"/>
                <w:szCs w:val="20"/>
              </w:rPr>
            </w:pPr>
            <w:r>
              <w:rPr>
                <w:sz w:val="20"/>
                <w:szCs w:val="20"/>
              </w:rPr>
              <w:t>Reference Architectures and Standards for the Internet of Things and Big Data in Smart Manufacturing (</w:t>
            </w:r>
            <w:proofErr w:type="spellStart"/>
            <w:r>
              <w:rPr>
                <w:sz w:val="20"/>
                <w:szCs w:val="20"/>
              </w:rPr>
              <w:t>Ünal</w:t>
            </w:r>
            <w:proofErr w:type="spellEnd"/>
            <w:r>
              <w:rPr>
                <w:sz w:val="20"/>
                <w:szCs w:val="20"/>
              </w:rPr>
              <w:t xml:space="preserve"> 2019) </w:t>
            </w:r>
          </w:p>
        </w:tc>
        <w:tc>
          <w:tcPr>
            <w:tcW w:w="1176" w:type="dxa"/>
            <w:vAlign w:val="center"/>
          </w:tcPr>
          <w:p w14:paraId="39C658FA" w14:textId="68C80F2D" w:rsidR="007A32CA" w:rsidRDefault="007A32CA" w:rsidP="007A32CA">
            <w:pPr>
              <w:pStyle w:val="Default"/>
              <w:jc w:val="center"/>
              <w:rPr>
                <w:sz w:val="20"/>
                <w:szCs w:val="20"/>
              </w:rPr>
            </w:pPr>
            <w:r>
              <w:rPr>
                <w:sz w:val="20"/>
                <w:szCs w:val="20"/>
              </w:rPr>
              <w:t>Academia</w:t>
            </w:r>
          </w:p>
        </w:tc>
        <w:tc>
          <w:tcPr>
            <w:tcW w:w="720" w:type="dxa"/>
            <w:vAlign w:val="center"/>
          </w:tcPr>
          <w:p w14:paraId="0950340F" w14:textId="5DFB25DC" w:rsidR="007A32CA" w:rsidRPr="00DF1E48" w:rsidRDefault="007A32CA" w:rsidP="007A32CA">
            <w:pPr>
              <w:pStyle w:val="Text-Body"/>
              <w:keepNext/>
              <w:keepLines/>
              <w:spacing w:before="0"/>
              <w:jc w:val="center"/>
              <w:rPr>
                <w:sz w:val="20"/>
                <w:szCs w:val="20"/>
              </w:rPr>
            </w:pPr>
            <w:r>
              <w:rPr>
                <w:sz w:val="20"/>
                <w:szCs w:val="20"/>
              </w:rPr>
              <w:t>2019</w:t>
            </w:r>
          </w:p>
        </w:tc>
      </w:tr>
      <w:tr w:rsidR="0024049F" w:rsidRPr="00EA1405" w14:paraId="132F7C45" w14:textId="77777777" w:rsidTr="004B3295">
        <w:trPr>
          <w:cantSplit/>
          <w:trHeight w:val="530"/>
          <w:jc w:val="center"/>
        </w:trPr>
        <w:tc>
          <w:tcPr>
            <w:tcW w:w="596" w:type="dxa"/>
            <w:vAlign w:val="center"/>
          </w:tcPr>
          <w:p w14:paraId="7C41640B" w14:textId="51DBAE1B" w:rsidR="0024049F" w:rsidRDefault="0024049F" w:rsidP="007A32CA">
            <w:pPr>
              <w:pStyle w:val="Default"/>
              <w:jc w:val="center"/>
              <w:rPr>
                <w:sz w:val="20"/>
                <w:szCs w:val="20"/>
              </w:rPr>
            </w:pPr>
            <w:r>
              <w:rPr>
                <w:sz w:val="20"/>
                <w:szCs w:val="20"/>
              </w:rPr>
              <w:t>17</w:t>
            </w:r>
          </w:p>
        </w:tc>
        <w:tc>
          <w:tcPr>
            <w:tcW w:w="5670" w:type="dxa"/>
            <w:vAlign w:val="center"/>
          </w:tcPr>
          <w:p w14:paraId="1959D2B9" w14:textId="77777777" w:rsidR="0024049F" w:rsidRDefault="0024049F" w:rsidP="0024049F">
            <w:pPr>
              <w:pStyle w:val="Default"/>
              <w:jc w:val="center"/>
              <w:rPr>
                <w:sz w:val="20"/>
                <w:szCs w:val="20"/>
              </w:rPr>
            </w:pPr>
            <w:r>
              <w:rPr>
                <w:sz w:val="20"/>
                <w:szCs w:val="20"/>
              </w:rPr>
              <w:t>Lambda architecture (</w:t>
            </w:r>
            <w:proofErr w:type="spellStart"/>
            <w:r>
              <w:rPr>
                <w:sz w:val="20"/>
                <w:szCs w:val="20"/>
              </w:rPr>
              <w:t>Marz</w:t>
            </w:r>
            <w:proofErr w:type="spellEnd"/>
            <w:r>
              <w:rPr>
                <w:sz w:val="20"/>
                <w:szCs w:val="20"/>
              </w:rPr>
              <w:t xml:space="preserve"> 2011) </w:t>
            </w:r>
          </w:p>
          <w:p w14:paraId="73A7ECDC" w14:textId="77777777" w:rsidR="0024049F" w:rsidRDefault="0024049F" w:rsidP="007A32CA">
            <w:pPr>
              <w:pStyle w:val="Default"/>
              <w:jc w:val="center"/>
              <w:rPr>
                <w:sz w:val="20"/>
                <w:szCs w:val="20"/>
              </w:rPr>
            </w:pPr>
          </w:p>
        </w:tc>
        <w:tc>
          <w:tcPr>
            <w:tcW w:w="1176" w:type="dxa"/>
            <w:vAlign w:val="center"/>
          </w:tcPr>
          <w:p w14:paraId="0C369F4C" w14:textId="560AAAF2" w:rsidR="0024049F" w:rsidRDefault="0024049F" w:rsidP="007A32CA">
            <w:pPr>
              <w:pStyle w:val="Default"/>
              <w:jc w:val="center"/>
              <w:rPr>
                <w:sz w:val="20"/>
                <w:szCs w:val="20"/>
              </w:rPr>
            </w:pPr>
            <w:r>
              <w:rPr>
                <w:sz w:val="20"/>
                <w:szCs w:val="20"/>
              </w:rPr>
              <w:t>Practice</w:t>
            </w:r>
          </w:p>
        </w:tc>
        <w:tc>
          <w:tcPr>
            <w:tcW w:w="720" w:type="dxa"/>
            <w:vAlign w:val="center"/>
          </w:tcPr>
          <w:p w14:paraId="2689E554" w14:textId="5945369C" w:rsidR="0024049F" w:rsidRDefault="0024049F" w:rsidP="007A32CA">
            <w:pPr>
              <w:pStyle w:val="Text-Body"/>
              <w:keepNext/>
              <w:keepLines/>
              <w:spacing w:before="0"/>
              <w:jc w:val="center"/>
              <w:rPr>
                <w:sz w:val="20"/>
                <w:szCs w:val="20"/>
              </w:rPr>
            </w:pPr>
            <w:r>
              <w:rPr>
                <w:sz w:val="20"/>
                <w:szCs w:val="20"/>
              </w:rPr>
              <w:t>2011</w:t>
            </w:r>
          </w:p>
        </w:tc>
      </w:tr>
      <w:tr w:rsidR="005E4256" w:rsidRPr="00EA1405" w14:paraId="6467A1C1" w14:textId="77777777" w:rsidTr="004B3295">
        <w:trPr>
          <w:cantSplit/>
          <w:trHeight w:val="530"/>
          <w:jc w:val="center"/>
        </w:trPr>
        <w:tc>
          <w:tcPr>
            <w:tcW w:w="596" w:type="dxa"/>
            <w:vAlign w:val="center"/>
          </w:tcPr>
          <w:p w14:paraId="368CCCF7" w14:textId="3B3DE9B3" w:rsidR="005E4256" w:rsidRDefault="0024049F" w:rsidP="007A32CA">
            <w:pPr>
              <w:pStyle w:val="Default"/>
              <w:jc w:val="center"/>
              <w:rPr>
                <w:sz w:val="20"/>
                <w:szCs w:val="20"/>
              </w:rPr>
            </w:pPr>
            <w:r>
              <w:rPr>
                <w:sz w:val="20"/>
                <w:szCs w:val="20"/>
              </w:rPr>
              <w:t>18</w:t>
            </w:r>
          </w:p>
        </w:tc>
        <w:tc>
          <w:tcPr>
            <w:tcW w:w="5670" w:type="dxa"/>
            <w:vAlign w:val="center"/>
          </w:tcPr>
          <w:p w14:paraId="229F3AAA" w14:textId="77777777" w:rsidR="005E4256" w:rsidRDefault="005E4256" w:rsidP="005E4256">
            <w:pPr>
              <w:pStyle w:val="Default"/>
              <w:jc w:val="center"/>
              <w:rPr>
                <w:sz w:val="20"/>
                <w:szCs w:val="20"/>
              </w:rPr>
            </w:pPr>
            <w:r>
              <w:rPr>
                <w:sz w:val="20"/>
                <w:szCs w:val="20"/>
              </w:rPr>
              <w:t xml:space="preserve">IBM - Reference architecture for high performance analytics in healthcare and life science (Mysore et al. 2013) </w:t>
            </w:r>
          </w:p>
          <w:p w14:paraId="52A001D0" w14:textId="77777777" w:rsidR="005E4256" w:rsidRDefault="005E4256" w:rsidP="007A32CA">
            <w:pPr>
              <w:pStyle w:val="Default"/>
              <w:jc w:val="center"/>
              <w:rPr>
                <w:sz w:val="20"/>
                <w:szCs w:val="20"/>
              </w:rPr>
            </w:pPr>
          </w:p>
        </w:tc>
        <w:tc>
          <w:tcPr>
            <w:tcW w:w="1176" w:type="dxa"/>
            <w:vAlign w:val="center"/>
          </w:tcPr>
          <w:p w14:paraId="72E9A54B" w14:textId="77777777" w:rsidR="005E4256" w:rsidRDefault="005E4256" w:rsidP="005E4256">
            <w:pPr>
              <w:pStyle w:val="Default"/>
              <w:jc w:val="center"/>
              <w:rPr>
                <w:sz w:val="20"/>
                <w:szCs w:val="20"/>
              </w:rPr>
            </w:pPr>
            <w:r>
              <w:rPr>
                <w:sz w:val="20"/>
                <w:szCs w:val="20"/>
              </w:rPr>
              <w:t xml:space="preserve">Practice </w:t>
            </w:r>
          </w:p>
          <w:p w14:paraId="5F72597C" w14:textId="77777777" w:rsidR="005E4256" w:rsidRDefault="005E4256" w:rsidP="007A32CA">
            <w:pPr>
              <w:pStyle w:val="Default"/>
              <w:jc w:val="center"/>
              <w:rPr>
                <w:sz w:val="20"/>
                <w:szCs w:val="20"/>
              </w:rPr>
            </w:pPr>
          </w:p>
        </w:tc>
        <w:tc>
          <w:tcPr>
            <w:tcW w:w="720" w:type="dxa"/>
            <w:vAlign w:val="center"/>
          </w:tcPr>
          <w:p w14:paraId="40DFCA7B" w14:textId="18C62111" w:rsidR="005E4256" w:rsidRDefault="005E4256" w:rsidP="007A32CA">
            <w:pPr>
              <w:pStyle w:val="Text-Body"/>
              <w:keepNext/>
              <w:keepLines/>
              <w:spacing w:before="0"/>
              <w:jc w:val="center"/>
              <w:rPr>
                <w:sz w:val="20"/>
                <w:szCs w:val="20"/>
              </w:rPr>
            </w:pPr>
            <w:r>
              <w:rPr>
                <w:sz w:val="20"/>
                <w:szCs w:val="20"/>
              </w:rPr>
              <w:t>2013</w:t>
            </w:r>
          </w:p>
        </w:tc>
      </w:tr>
      <w:tr w:rsidR="0024049F" w:rsidRPr="00EA1405" w14:paraId="4B54C93A" w14:textId="77777777" w:rsidTr="004B3295">
        <w:trPr>
          <w:cantSplit/>
          <w:trHeight w:val="530"/>
          <w:jc w:val="center"/>
        </w:trPr>
        <w:tc>
          <w:tcPr>
            <w:tcW w:w="596" w:type="dxa"/>
            <w:vAlign w:val="center"/>
          </w:tcPr>
          <w:p w14:paraId="3B25794B" w14:textId="1E40C2E0" w:rsidR="0024049F" w:rsidRDefault="0024049F" w:rsidP="0024049F">
            <w:pPr>
              <w:pStyle w:val="Default"/>
              <w:jc w:val="center"/>
              <w:rPr>
                <w:sz w:val="20"/>
                <w:szCs w:val="20"/>
              </w:rPr>
            </w:pPr>
            <w:r>
              <w:rPr>
                <w:sz w:val="20"/>
                <w:szCs w:val="20"/>
              </w:rPr>
              <w:t>20</w:t>
            </w:r>
          </w:p>
        </w:tc>
        <w:tc>
          <w:tcPr>
            <w:tcW w:w="5670" w:type="dxa"/>
            <w:vAlign w:val="center"/>
          </w:tcPr>
          <w:p w14:paraId="1DF86705" w14:textId="0EDA1C49" w:rsidR="0024049F" w:rsidRDefault="0024049F" w:rsidP="0024049F">
            <w:pPr>
              <w:pStyle w:val="Default"/>
              <w:jc w:val="center"/>
              <w:rPr>
                <w:sz w:val="20"/>
                <w:szCs w:val="20"/>
              </w:rPr>
            </w:pPr>
            <w:r>
              <w:rPr>
                <w:sz w:val="20"/>
                <w:szCs w:val="20"/>
              </w:rPr>
              <w:t xml:space="preserve">Microsoft - Big Data ecosystem reference architecture </w:t>
            </w:r>
            <w:r w:rsidR="00BE4F5A">
              <w:rPr>
                <w:sz w:val="20"/>
                <w:szCs w:val="20"/>
              </w:rPr>
              <w:fldChar w:fldCharType="begin"/>
            </w:r>
            <w:r w:rsidR="00BE4F5A">
              <w:rPr>
                <w:sz w:val="20"/>
                <w:szCs w:val="20"/>
              </w:rPr>
              <w:instrText xml:space="preserve"> ADDIN EN.CITE &lt;EndNote&gt;&lt;Cite&gt;&lt;Author&gt;Levin&lt;/Author&gt;&lt;Year&gt;2013&lt;/Year&gt;&lt;RecNum&gt;417&lt;/RecNum&gt;&lt;DisplayText&gt;(Levin, 2013)&lt;/DisplayText&gt;&lt;record&gt;&lt;rec-number&gt;417&lt;/rec-number&gt;&lt;foreign-keys&gt;&lt;key app="EN" db-id="9290f22rjpez9tef0t2xd5xo5d0d02v505as" timestamp="1639562659"&gt;417&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E4F5A">
              <w:rPr>
                <w:sz w:val="20"/>
                <w:szCs w:val="20"/>
              </w:rPr>
              <w:fldChar w:fldCharType="separate"/>
            </w:r>
            <w:r w:rsidR="00BE4F5A">
              <w:rPr>
                <w:noProof/>
                <w:sz w:val="20"/>
                <w:szCs w:val="20"/>
              </w:rPr>
              <w:t>(Levin, 2013)</w:t>
            </w:r>
            <w:r w:rsidR="00BE4F5A">
              <w:rPr>
                <w:sz w:val="20"/>
                <w:szCs w:val="20"/>
              </w:rPr>
              <w:fldChar w:fldCharType="end"/>
            </w:r>
            <w:r>
              <w:rPr>
                <w:sz w:val="20"/>
                <w:szCs w:val="20"/>
              </w:rPr>
              <w:t xml:space="preserve"> </w:t>
            </w:r>
          </w:p>
          <w:p w14:paraId="27AB069E" w14:textId="77777777" w:rsidR="0024049F" w:rsidRDefault="0024049F" w:rsidP="0024049F">
            <w:pPr>
              <w:pStyle w:val="Default"/>
              <w:jc w:val="center"/>
              <w:rPr>
                <w:sz w:val="20"/>
                <w:szCs w:val="20"/>
              </w:rPr>
            </w:pPr>
          </w:p>
        </w:tc>
        <w:tc>
          <w:tcPr>
            <w:tcW w:w="1176" w:type="dxa"/>
            <w:vAlign w:val="center"/>
          </w:tcPr>
          <w:p w14:paraId="6729A31A" w14:textId="5D94FCB6" w:rsidR="0024049F" w:rsidRDefault="0024049F" w:rsidP="0024049F">
            <w:pPr>
              <w:pStyle w:val="Default"/>
              <w:jc w:val="center"/>
              <w:rPr>
                <w:sz w:val="20"/>
                <w:szCs w:val="20"/>
              </w:rPr>
            </w:pPr>
            <w:r>
              <w:rPr>
                <w:sz w:val="20"/>
                <w:szCs w:val="20"/>
              </w:rPr>
              <w:t>Practice</w:t>
            </w:r>
          </w:p>
        </w:tc>
        <w:tc>
          <w:tcPr>
            <w:tcW w:w="720" w:type="dxa"/>
            <w:vAlign w:val="center"/>
          </w:tcPr>
          <w:p w14:paraId="43631621" w14:textId="37AFC06A" w:rsidR="0024049F" w:rsidRDefault="0024049F" w:rsidP="0024049F">
            <w:pPr>
              <w:pStyle w:val="Text-Body"/>
              <w:keepNext/>
              <w:keepLines/>
              <w:spacing w:before="0"/>
              <w:jc w:val="center"/>
              <w:rPr>
                <w:sz w:val="20"/>
                <w:szCs w:val="20"/>
              </w:rPr>
            </w:pPr>
            <w:r>
              <w:rPr>
                <w:sz w:val="20"/>
                <w:szCs w:val="20"/>
              </w:rPr>
              <w:t>2013</w:t>
            </w:r>
          </w:p>
        </w:tc>
      </w:tr>
      <w:tr w:rsidR="0024049F" w:rsidRPr="00EA1405" w14:paraId="29B47000" w14:textId="77777777" w:rsidTr="004B3295">
        <w:trPr>
          <w:cantSplit/>
          <w:trHeight w:val="530"/>
          <w:jc w:val="center"/>
        </w:trPr>
        <w:tc>
          <w:tcPr>
            <w:tcW w:w="596" w:type="dxa"/>
            <w:vAlign w:val="center"/>
          </w:tcPr>
          <w:p w14:paraId="4E7D98D4" w14:textId="29D863D5" w:rsidR="0024049F" w:rsidRDefault="0024049F" w:rsidP="0024049F">
            <w:pPr>
              <w:pStyle w:val="Default"/>
              <w:jc w:val="center"/>
              <w:rPr>
                <w:sz w:val="20"/>
                <w:szCs w:val="20"/>
              </w:rPr>
            </w:pPr>
            <w:r>
              <w:rPr>
                <w:sz w:val="20"/>
                <w:szCs w:val="20"/>
              </w:rPr>
              <w:t>21</w:t>
            </w:r>
          </w:p>
        </w:tc>
        <w:tc>
          <w:tcPr>
            <w:tcW w:w="5670" w:type="dxa"/>
            <w:vAlign w:val="center"/>
          </w:tcPr>
          <w:p w14:paraId="5BBBB4B7" w14:textId="77777777" w:rsidR="0024049F" w:rsidRDefault="0024049F" w:rsidP="0024049F">
            <w:pPr>
              <w:pStyle w:val="Default"/>
              <w:jc w:val="center"/>
              <w:rPr>
                <w:sz w:val="20"/>
                <w:szCs w:val="20"/>
              </w:rPr>
            </w:pPr>
            <w:r>
              <w:rPr>
                <w:sz w:val="20"/>
                <w:szCs w:val="20"/>
              </w:rPr>
              <w:t xml:space="preserve">Oracle - Information Management and Big Data: A Reference Architecture (Oracle 2014) </w:t>
            </w:r>
          </w:p>
          <w:p w14:paraId="435CD4AF" w14:textId="77777777" w:rsidR="0024049F" w:rsidRDefault="0024049F" w:rsidP="0024049F">
            <w:pPr>
              <w:pStyle w:val="Default"/>
              <w:jc w:val="center"/>
              <w:rPr>
                <w:sz w:val="20"/>
                <w:szCs w:val="20"/>
              </w:rPr>
            </w:pPr>
          </w:p>
        </w:tc>
        <w:tc>
          <w:tcPr>
            <w:tcW w:w="1176" w:type="dxa"/>
            <w:vAlign w:val="center"/>
          </w:tcPr>
          <w:p w14:paraId="5B5804FB" w14:textId="22ECA95F" w:rsidR="0024049F" w:rsidRDefault="0024049F" w:rsidP="0024049F">
            <w:pPr>
              <w:pStyle w:val="Default"/>
              <w:jc w:val="center"/>
              <w:rPr>
                <w:sz w:val="20"/>
                <w:szCs w:val="20"/>
              </w:rPr>
            </w:pPr>
            <w:r>
              <w:rPr>
                <w:sz w:val="20"/>
                <w:szCs w:val="20"/>
              </w:rPr>
              <w:t>Practice</w:t>
            </w:r>
          </w:p>
        </w:tc>
        <w:tc>
          <w:tcPr>
            <w:tcW w:w="720" w:type="dxa"/>
            <w:vAlign w:val="center"/>
          </w:tcPr>
          <w:p w14:paraId="5AC3EEFE" w14:textId="59AED545" w:rsidR="0024049F" w:rsidRDefault="0024049F" w:rsidP="0024049F">
            <w:pPr>
              <w:pStyle w:val="Text-Body"/>
              <w:keepNext/>
              <w:keepLines/>
              <w:spacing w:before="0"/>
              <w:jc w:val="center"/>
              <w:rPr>
                <w:sz w:val="20"/>
                <w:szCs w:val="20"/>
              </w:rPr>
            </w:pPr>
            <w:r>
              <w:rPr>
                <w:sz w:val="20"/>
                <w:szCs w:val="20"/>
              </w:rPr>
              <w:t>2014</w:t>
            </w:r>
          </w:p>
        </w:tc>
      </w:tr>
      <w:tr w:rsidR="0024049F" w:rsidRPr="00EA1405" w14:paraId="40378E1E" w14:textId="77777777" w:rsidTr="004B3295">
        <w:trPr>
          <w:cantSplit/>
          <w:trHeight w:val="530"/>
          <w:jc w:val="center"/>
        </w:trPr>
        <w:tc>
          <w:tcPr>
            <w:tcW w:w="596" w:type="dxa"/>
            <w:vAlign w:val="center"/>
          </w:tcPr>
          <w:p w14:paraId="5441BD9E" w14:textId="14047686" w:rsidR="0024049F" w:rsidRDefault="0024049F" w:rsidP="0024049F">
            <w:pPr>
              <w:pStyle w:val="Default"/>
              <w:jc w:val="center"/>
              <w:rPr>
                <w:sz w:val="20"/>
                <w:szCs w:val="20"/>
              </w:rPr>
            </w:pPr>
            <w:r>
              <w:rPr>
                <w:sz w:val="20"/>
                <w:szCs w:val="20"/>
              </w:rPr>
              <w:t>22</w:t>
            </w:r>
          </w:p>
        </w:tc>
        <w:tc>
          <w:tcPr>
            <w:tcW w:w="5670" w:type="dxa"/>
            <w:vAlign w:val="center"/>
          </w:tcPr>
          <w:p w14:paraId="4F9190FC" w14:textId="77777777" w:rsidR="0024049F" w:rsidRDefault="0024049F" w:rsidP="0024049F">
            <w:pPr>
              <w:pStyle w:val="Default"/>
              <w:jc w:val="center"/>
              <w:rPr>
                <w:sz w:val="20"/>
                <w:szCs w:val="20"/>
              </w:rPr>
            </w:pPr>
            <w:r>
              <w:rPr>
                <w:sz w:val="20"/>
                <w:szCs w:val="20"/>
              </w:rPr>
              <w:t xml:space="preserve">SAP - NEC Reference Architecture for SAP HANA &amp; Hadoop (SAP 2016) </w:t>
            </w:r>
          </w:p>
          <w:p w14:paraId="79144584" w14:textId="77777777" w:rsidR="0024049F" w:rsidRDefault="0024049F" w:rsidP="0024049F">
            <w:pPr>
              <w:pStyle w:val="Default"/>
              <w:jc w:val="center"/>
              <w:rPr>
                <w:sz w:val="20"/>
                <w:szCs w:val="20"/>
              </w:rPr>
            </w:pPr>
          </w:p>
        </w:tc>
        <w:tc>
          <w:tcPr>
            <w:tcW w:w="1176" w:type="dxa"/>
            <w:vAlign w:val="center"/>
          </w:tcPr>
          <w:p w14:paraId="19BBC11B" w14:textId="3B011F93" w:rsidR="0024049F" w:rsidRDefault="0024049F" w:rsidP="0024049F">
            <w:pPr>
              <w:pStyle w:val="Default"/>
              <w:jc w:val="center"/>
              <w:rPr>
                <w:sz w:val="20"/>
                <w:szCs w:val="20"/>
              </w:rPr>
            </w:pPr>
            <w:r>
              <w:rPr>
                <w:sz w:val="20"/>
                <w:szCs w:val="20"/>
              </w:rPr>
              <w:t>Practice</w:t>
            </w:r>
          </w:p>
        </w:tc>
        <w:tc>
          <w:tcPr>
            <w:tcW w:w="720" w:type="dxa"/>
            <w:vAlign w:val="center"/>
          </w:tcPr>
          <w:p w14:paraId="52EBEEDE" w14:textId="3C9A6279" w:rsidR="0024049F" w:rsidRDefault="0024049F" w:rsidP="0024049F">
            <w:pPr>
              <w:pStyle w:val="Text-Body"/>
              <w:keepNext/>
              <w:keepLines/>
              <w:spacing w:before="0"/>
              <w:jc w:val="center"/>
              <w:rPr>
                <w:sz w:val="20"/>
                <w:szCs w:val="20"/>
              </w:rPr>
            </w:pPr>
            <w:r>
              <w:rPr>
                <w:sz w:val="20"/>
                <w:szCs w:val="20"/>
              </w:rPr>
              <w:t>2016</w:t>
            </w:r>
          </w:p>
        </w:tc>
      </w:tr>
      <w:tr w:rsidR="0024049F" w:rsidRPr="00EA1405" w14:paraId="3593092C" w14:textId="77777777" w:rsidTr="004B3295">
        <w:trPr>
          <w:cantSplit/>
          <w:trHeight w:val="530"/>
          <w:jc w:val="center"/>
        </w:trPr>
        <w:tc>
          <w:tcPr>
            <w:tcW w:w="596" w:type="dxa"/>
            <w:vAlign w:val="center"/>
          </w:tcPr>
          <w:p w14:paraId="41DE01AE" w14:textId="015B443F" w:rsidR="0024049F" w:rsidRDefault="0024049F" w:rsidP="0024049F">
            <w:pPr>
              <w:pStyle w:val="Default"/>
              <w:jc w:val="center"/>
              <w:rPr>
                <w:sz w:val="20"/>
                <w:szCs w:val="20"/>
              </w:rPr>
            </w:pPr>
            <w:r>
              <w:rPr>
                <w:sz w:val="20"/>
                <w:szCs w:val="20"/>
              </w:rPr>
              <w:t>23</w:t>
            </w:r>
          </w:p>
        </w:tc>
        <w:tc>
          <w:tcPr>
            <w:tcW w:w="5670" w:type="dxa"/>
            <w:vAlign w:val="center"/>
          </w:tcPr>
          <w:p w14:paraId="2E6247CF" w14:textId="77777777" w:rsidR="0024049F" w:rsidRDefault="0024049F" w:rsidP="0024049F">
            <w:pPr>
              <w:pStyle w:val="Default"/>
              <w:jc w:val="center"/>
              <w:rPr>
                <w:sz w:val="20"/>
                <w:szCs w:val="20"/>
              </w:rPr>
            </w:pPr>
            <w:r>
              <w:rPr>
                <w:sz w:val="20"/>
                <w:szCs w:val="20"/>
              </w:rPr>
              <w:t xml:space="preserve">NIST Big Data interoperability framework (Chang and Boyd 2018) </w:t>
            </w:r>
          </w:p>
          <w:p w14:paraId="7CF34B52" w14:textId="77777777" w:rsidR="0024049F" w:rsidRDefault="0024049F" w:rsidP="0024049F">
            <w:pPr>
              <w:pStyle w:val="Default"/>
              <w:jc w:val="center"/>
              <w:rPr>
                <w:sz w:val="20"/>
                <w:szCs w:val="20"/>
              </w:rPr>
            </w:pPr>
          </w:p>
        </w:tc>
        <w:tc>
          <w:tcPr>
            <w:tcW w:w="1176" w:type="dxa"/>
            <w:vAlign w:val="center"/>
          </w:tcPr>
          <w:p w14:paraId="1C9D8433" w14:textId="70059D87" w:rsidR="0024049F" w:rsidRDefault="0024049F" w:rsidP="0024049F">
            <w:pPr>
              <w:pStyle w:val="Default"/>
              <w:jc w:val="center"/>
              <w:rPr>
                <w:sz w:val="20"/>
                <w:szCs w:val="20"/>
              </w:rPr>
            </w:pPr>
            <w:r>
              <w:rPr>
                <w:sz w:val="20"/>
                <w:szCs w:val="20"/>
              </w:rPr>
              <w:t>Hybrid</w:t>
            </w:r>
          </w:p>
        </w:tc>
        <w:tc>
          <w:tcPr>
            <w:tcW w:w="720" w:type="dxa"/>
            <w:vAlign w:val="center"/>
          </w:tcPr>
          <w:p w14:paraId="61E5524C" w14:textId="2BC375A6" w:rsidR="0024049F" w:rsidRDefault="0024049F" w:rsidP="0024049F">
            <w:pPr>
              <w:pStyle w:val="Text-Body"/>
              <w:keepNext/>
              <w:keepLines/>
              <w:spacing w:before="0"/>
              <w:jc w:val="center"/>
              <w:rPr>
                <w:sz w:val="20"/>
                <w:szCs w:val="20"/>
              </w:rPr>
            </w:pPr>
            <w:r>
              <w:rPr>
                <w:sz w:val="20"/>
                <w:szCs w:val="20"/>
              </w:rPr>
              <w:t>2018</w:t>
            </w:r>
          </w:p>
        </w:tc>
      </w:tr>
    </w:tbl>
    <w:p w14:paraId="7ED50C02" w14:textId="07B0B5EE" w:rsidR="00B5723C" w:rsidRDefault="00B5723C" w:rsidP="00B5723C">
      <w:pPr>
        <w:rPr>
          <w:lang w:val="en-GB" w:eastAsia="en-GB"/>
        </w:rPr>
      </w:pPr>
    </w:p>
    <w:p w14:paraId="214015B9" w14:textId="77777777" w:rsidR="00A83261" w:rsidRPr="00B5723C" w:rsidRDefault="00A83261" w:rsidP="00B5723C">
      <w:pPr>
        <w:rPr>
          <w:lang w:val="en-GB" w:eastAsia="en-GB"/>
        </w:rPr>
      </w:pPr>
    </w:p>
    <w:p w14:paraId="061F5489" w14:textId="32B6C009" w:rsidR="00E72973" w:rsidRDefault="00802B1B" w:rsidP="00E72973">
      <w:pPr>
        <w:spacing w:afterLines="100" w:after="240"/>
      </w:pPr>
      <w:r>
        <w:rPr>
          <w:sz w:val="20"/>
          <w:szCs w:val="28"/>
        </w:rPr>
        <w:t xml:space="preserve">Within the past 10 years, there has been a considerable attention to the BD domain, and in specific BD system development </w:t>
      </w:r>
      <w:r>
        <w:t>(Li et al. 2019).</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5" w:author="Author">
        <w:r w:rsidR="00B578FA" w:rsidRPr="00B578FA">
          <w:t>.</w:t>
        </w:r>
      </w:ins>
      <w:r w:rsidR="00E72973">
        <w:t xml:space="preserve"> </w:t>
      </w:r>
      <w:ins w:id="6" w:author="Author">
        <w:r w:rsidR="00E72973" w:rsidRPr="00E72973">
          <w:t>This project has been supported by six federal departments and has been given more than $200 million</w:t>
        </w:r>
      </w:ins>
      <w:r w:rsidR="00E72973">
        <w:t xml:space="preserve"> USD</w:t>
      </w:r>
      <w:ins w:id="7"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8" w:author="Author">
        <w:r w:rsidR="00E72973" w:rsidRPr="00E72973">
          <w:t xml:space="preserve">. </w:t>
        </w:r>
      </w:ins>
    </w:p>
    <w:p w14:paraId="77940CB1" w14:textId="269D6428" w:rsidR="00FA2CD4" w:rsidRDefault="00E72973" w:rsidP="00F416EC">
      <w:pPr>
        <w:spacing w:afterLines="100" w:after="240"/>
      </w:pPr>
      <w:ins w:id="9"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0"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1"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2" w:author="Author">
        <w:r w:rsidRPr="00E72973">
          <w:t xml:space="preserve">. This is arguably one of the most comprehensive </w:t>
        </w:r>
      </w:ins>
      <w:r w:rsidRPr="00E72973">
        <w:t xml:space="preserve">and recent </w:t>
      </w:r>
      <w:ins w:id="13"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xml:space="preserve">, representing intertwined nature of security and privacy and management </w:t>
      </w:r>
      <w:r w:rsidR="00BE4F5A">
        <w:fldChar w:fldCharType="begin"/>
      </w:r>
      <w:r w:rsidR="00BE4F5A">
        <w:instrText xml:space="preserve"> ADDIN EN.CITE &lt;EndNote&gt;&lt;Cite&gt;&lt;Author&gt;Bashari Rad&lt;/Author&gt;&lt;Year&gt;2016&lt;/Year&gt;&lt;RecNum&gt;369&lt;/RecNum&gt;&lt;DisplayText&gt;(Bashari Rad et al., 2016)&lt;/DisplayText&gt;&lt;record&gt;&lt;rec-number&gt;369&lt;/rec-number&gt;&lt;foreign-keys&gt;&lt;key app="EN" db-id="9290f22rjpez9tef0t2xd5xo5d0d02v505as" timestamp="1596532900"&gt;369&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eriodical&gt;&lt;full-title&gt;International Journal of Control Theory and Applications&lt;/full-title&gt;&lt;/periodical&gt;&lt;pages&gt;437-448&lt;/pages&gt;&lt;volume&gt;9&lt;/volume&gt;&lt;number&gt;43&lt;/number&gt;&lt;dates&gt;&lt;year&gt;2016&lt;/year&gt;&lt;/dates&gt;&lt;urls&gt;&lt;/urls&gt;&lt;/record&gt;&lt;/Cite&gt;&lt;/EndNote&gt;</w:instrText>
      </w:r>
      <w:r w:rsidR="00BE4F5A">
        <w:fldChar w:fldCharType="separate"/>
      </w:r>
      <w:r w:rsidR="00BE4F5A">
        <w:rPr>
          <w:noProof/>
        </w:rPr>
        <w:t>(Bashari Rad et al., 2016)</w:t>
      </w:r>
      <w:r w:rsidR="00BE4F5A">
        <w:fldChar w:fldCharType="end"/>
      </w:r>
      <w:r w:rsidR="00F416EC">
        <w:t>.</w:t>
      </w:r>
    </w:p>
    <w:p w14:paraId="3978F2D1" w14:textId="77777777" w:rsidR="006F39E9" w:rsidRDefault="00F416EC" w:rsidP="005C43EE">
      <w:r>
        <w:t xml:space="preserve">Along the lines, other giant IT vendors published their own RAs for big data. In this SLR, 5 BD RA has been collected from the practice, and mostly through white papers. </w:t>
      </w:r>
      <w:r w:rsidR="006F39E9">
        <w:t>Among these RAs, arguably Lambda architecture is the most prominent. It is also worth mentioning that there has been other BD RAs found in practice, but they were rather too short or did not reflect the contemporary state of BD analytics and has been eliminated as described in the research methodology section.</w:t>
      </w:r>
    </w:p>
    <w:p w14:paraId="2DFA1886" w14:textId="5D204160" w:rsidR="00F416EC" w:rsidRDefault="006F39E9" w:rsidP="00F416EC">
      <w:pPr>
        <w:pStyle w:val="BodyText"/>
        <w:jc w:val="both"/>
      </w:pPr>
      <w:r>
        <w:t xml:space="preserve"> </w:t>
      </w:r>
    </w:p>
    <w:p w14:paraId="7D7A79C1" w14:textId="111A0FAD" w:rsidR="00F416EC" w:rsidRDefault="00F416EC" w:rsidP="00F416EC">
      <w:pPr>
        <w:pStyle w:val="BodyText"/>
        <w:jc w:val="both"/>
      </w:pPr>
    </w:p>
    <w:p w14:paraId="00ABE8CB" w14:textId="193468B0" w:rsidR="005C43EE" w:rsidRDefault="005C43EE" w:rsidP="00047D10">
      <w:r>
        <w:t xml:space="preserve">In the realm of academia, there has been numerous efforts including </w:t>
      </w:r>
      <w:r w:rsidR="006E7644">
        <w:t xml:space="preserve">a postgraduate </w:t>
      </w:r>
      <w:r w:rsidR="00B62B35">
        <w:t>master’s</w:t>
      </w:r>
      <w:r>
        <w:t xml:space="preserve"> dissertation for creating big data RAs. In addition, few universities have published their own RA.</w:t>
      </w:r>
      <w:r w:rsidR="00B62B35">
        <w:t xml:space="preserve"> For instance, university of Amsterdam published the BD architecture </w:t>
      </w:r>
      <w:r w:rsidR="00B62B35">
        <w:lastRenderedPageBreak/>
        <w:t>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047D10">
        <w:t>,</w:t>
      </w:r>
      <w:r w:rsidR="00B62B35">
        <w:t xml:space="preserve"> and a </w:t>
      </w:r>
      <w:r w:rsidR="00047D10">
        <w:t xml:space="preserve">postgraduate student published a BD RA at the university of Eindhoven </w:t>
      </w:r>
      <w:r w:rsidR="00BE4F5A">
        <w:fldChar w:fldCharType="begin"/>
      </w:r>
      <w:r w:rsidR="00BE4F5A">
        <w:instrText xml:space="preserve"> ADDIN EN.CITE &lt;EndNote&gt;&lt;Cite&gt;&lt;Author&gt;Maier&lt;/Author&gt;&lt;Year&gt;2013&lt;/Year&gt;&lt;RecNum&gt;223&lt;/RecNum&gt;&lt;DisplayText&gt;(Maier, Serebrenik, &amp;amp; Vanderfeesten,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rsidR="00BE4F5A">
        <w:fldChar w:fldCharType="separate"/>
      </w:r>
      <w:r w:rsidR="00BE4F5A">
        <w:rPr>
          <w:noProof/>
        </w:rPr>
        <w:t>(Maier, Serebrenik, &amp; Vanderfeesten, 2013)</w:t>
      </w:r>
      <w:r w:rsidR="00BE4F5A">
        <w:fldChar w:fldCharType="end"/>
      </w:r>
      <w:r w:rsidR="00047D10">
        <w:t xml:space="preserve">. </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041D9213" w:rsidR="00047D10" w:rsidRDefault="00047D10" w:rsidP="00BE4F5A">
      <w:r>
        <w:t>Last but not leas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BE4F5A">
        <w:instrText xml:space="preserve"> ADDIN EN.CITE &lt;EndNote&gt;&lt;Cite AuthorYear="1"&gt;&lt;Author&gt;Klein&lt;/Author&gt;&lt;Year&gt;2016&lt;/Year&gt;&lt;RecNum&gt;264&lt;/RecNum&gt;&lt;DisplayText&gt;Klein, Buglak, Blockow, Wuttke, and Cooper (2016)&lt;/DisplayText&gt;&lt;record&gt;&lt;rec-number&gt;264&lt;/rec-number&gt;&lt;foreign-keys&gt;&lt;key app="EN" db-id="9290f22rjpez9tef0t2xd5xo5d0d02v505as" timestamp="1578789418"&gt;26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BE4F5A">
        <w:rPr>
          <w:noProof/>
        </w:rPr>
        <w:t>Klein, Buglak, Blockow, Wuttke, and Cooper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129BA">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3CCD39C1"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most commonly used approaches to developing RAs is ‘Empirically</w:t>
      </w:r>
      <w:r w:rsidR="008362E9">
        <w:t xml:space="preserve"> </w:t>
      </w:r>
      <w:r w:rsidR="00081686">
        <w:t xml:space="preserve">grounded Reference Architectures’ by </w:t>
      </w:r>
      <w:proofErr w:type="spellStart"/>
      <w:r w:rsidR="00081686">
        <w:t>Galster</w:t>
      </w:r>
      <w:proofErr w:type="spellEnd"/>
      <w:r w:rsidR="00081686">
        <w:t xml:space="preserve"> and </w:t>
      </w:r>
      <w:proofErr w:type="spellStart"/>
      <w:r w:rsidR="00081686">
        <w:t>Avgeriou</w:t>
      </w:r>
      <w:proofErr w:type="spellEnd"/>
      <w:r w:rsidR="00081686">
        <w:t xml:space="preserve"> (2011). </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28171C81" w:rsidR="0011543B" w:rsidRDefault="0093641C" w:rsidP="003C7C97">
      <w:r>
        <w:t xml:space="preserve">Another seminal work in this area is a framework for analysis and design of software RAs created by </w:t>
      </w:r>
      <w:r w:rsidR="00A0019E">
        <w:fldChar w:fldCharType="begin"/>
      </w:r>
      <w:r w:rsidR="00A0019E">
        <w:instrText xml:space="preserve"> ADDIN EN.CITE &lt;EndNote&gt;&lt;Cite&gt;&lt;Author&gt;Angelov&lt;/Author&gt;&lt;Year&gt;2012&lt;/Year&gt;&lt;RecNum&gt;364&lt;/RecNum&gt;&lt;DisplayText&gt;(Angelov, Grefen, &amp;amp; Greefhorst, 2012)&lt;/DisplayText&gt;&lt;record&gt;&lt;rec-number&gt;364&lt;/rec-number&gt;&lt;foreign-keys&gt;&lt;key app="EN" db-id="9290f22rjpez9tef0t2xd5xo5d0d02v505as" timestamp="1596524915"&gt;364&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eriodical&gt;&lt;full-title&gt;Information and software technology&lt;/full-title&gt;&lt;/periodical&gt;&lt;pages&gt;417-431&lt;/pages&gt;&lt;volume&gt;54&lt;/volume&gt;&lt;number&gt;4&lt;/number&gt;&lt;dates&gt;&lt;year&gt;2012&lt;/year&gt;&lt;/dates&gt;&lt;isbn&gt;0950-5849&lt;/isbn&gt;&lt;urls&gt;&lt;/urls&gt;&lt;/record&gt;&lt;/Cite&gt;&lt;/EndNote&gt;</w:instrText>
      </w:r>
      <w:r w:rsidR="00A0019E">
        <w:fldChar w:fldCharType="separate"/>
      </w:r>
      <w:r w:rsidR="00A0019E">
        <w:rPr>
          <w:noProof/>
        </w:rPr>
        <w:t>(Angelov, Grefen, &amp; Greefhorst, 2012)</w:t>
      </w:r>
      <w:r w:rsidR="00A0019E">
        <w:fldChar w:fldCharType="end"/>
      </w:r>
      <w:r w:rsidR="0011543B">
        <w:t xml:space="preserve">. </w:t>
      </w:r>
      <w:r>
        <w:t xml:space="preserve">The framework utilizes a e multi-dimensional space for the classification of </w:t>
      </w:r>
      <w:r w:rsidR="00B46810">
        <w:t>RAs</w:t>
      </w:r>
      <w:r>
        <w:t xml:space="preserve"> and as a result presents 5 major type</w:t>
      </w:r>
      <w:r w:rsidR="00F743C8">
        <w:t>s</w:t>
      </w:r>
      <w:r>
        <w:t>.</w:t>
      </w:r>
      <w:r w:rsidR="002A04E8">
        <w:t xml:space="preserve"> </w:t>
      </w:r>
      <w:r w:rsidR="004F5889">
        <w:t xml:space="preserve">It </w:t>
      </w:r>
      <w:r w:rsidR="001227C8">
        <w:t>is developed with the objective of supporting analysis of RAs with regards to their architectur</w:t>
      </w:r>
      <w:r w:rsidR="00C24A9C">
        <w:t>al</w:t>
      </w:r>
      <w:r w:rsidR="003C7C97">
        <w:t xml:space="preserve"> </w:t>
      </w:r>
      <w:r w:rsidR="001227C8">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hat address the design dimensions (</w:t>
      </w:r>
      <w:proofErr w:type="spellStart"/>
      <w:r w:rsidR="00CE045E">
        <w:t>Galster</w:t>
      </w:r>
      <w:proofErr w:type="spellEnd"/>
      <w:r w:rsidR="00CE045E">
        <w:t xml:space="preserve"> and </w:t>
      </w:r>
      <w:proofErr w:type="spellStart"/>
      <w:r w:rsidR="00CE045E">
        <w:t>Avgeriou</w:t>
      </w:r>
      <w:proofErr w:type="spellEnd"/>
      <w:r w:rsidR="00CE045E">
        <w:t xml:space="preserve"> 2011).</w:t>
      </w:r>
      <w:r w:rsidR="003C2DF8">
        <w:t xml:space="preserve"> This framework categorizes RAs in two major groups: facilitation RAs and standardization RAs. </w:t>
      </w:r>
    </w:p>
    <w:p w14:paraId="49CB4F59" w14:textId="17AFD89C" w:rsidR="003C2DF8" w:rsidRDefault="003C2DF8" w:rsidP="003C7C97"/>
    <w:p w14:paraId="501592E4" w14:textId="46E130D1" w:rsidR="003C2DF8" w:rsidRDefault="00441C0F" w:rsidP="003C7C97">
      <w:r>
        <w:t>Volk et al. (2019) utilized Software Architecture Comparison Analysis Method (SCAM) to compare and examine RAs based on their applicability</w:t>
      </w:r>
      <w:r w:rsidR="00FA6BF5">
        <w:t xml:space="preserve">. This result of this work was </w:t>
      </w:r>
      <w:r>
        <w:t>a decision-support process for selection of BD RAs.</w:t>
      </w:r>
    </w:p>
    <w:p w14:paraId="481AADF9" w14:textId="42910073" w:rsidR="007D4F76" w:rsidRDefault="007D4F76" w:rsidP="003C7C97"/>
    <w:p w14:paraId="4FCB1132" w14:textId="2BA09B9A" w:rsidR="007D4F76" w:rsidRDefault="007D4F76" w:rsidP="003C7C97">
      <w:r>
        <w:t xml:space="preserve">Two standards that have been observed the most were ISO/IEC 25010 for choosing quality software products for RAs (Iso 2011), and </w:t>
      </w:r>
      <w:r w:rsidR="009D0FD4">
        <w:t>ISO/IEC 42010 for architecture description.</w:t>
      </w:r>
    </w:p>
    <w:p w14:paraId="0E949280" w14:textId="74C4FC4F" w:rsidR="0093641C" w:rsidRDefault="0093641C" w:rsidP="0093641C"/>
    <w:p w14:paraId="5238D900" w14:textId="30C7F6EC"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proofErr w:type="spellStart"/>
      <w:r w:rsidR="00716458">
        <w:t>Archimate</w:t>
      </w:r>
      <w:proofErr w:type="spellEnd"/>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 xml:space="preserve">inconsistency issues between system design and </w:t>
      </w:r>
      <w:r w:rsidR="00D71B12" w:rsidRPr="00D71B12">
        <w:lastRenderedPageBreak/>
        <w:t>implementation of the system (Zhu, 2005)</w:t>
      </w:r>
      <w:r w:rsidR="00D71B12">
        <w:t xml:space="preserve">, do not adhere to a well-established standard and do not promote the development of modeling approaches. Therefore, on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proofErr w:type="spellStart"/>
      <w:r w:rsidR="00CE3A24" w:rsidRPr="00CE3A24">
        <w:t>Hevner's</w:t>
      </w:r>
      <w:proofErr w:type="spellEnd"/>
      <w:r w:rsidR="00CE3A24" w:rsidRPr="00CE3A24">
        <w:t xml:space="preserve">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7D5D82">
      <w:pPr>
        <w:pStyle w:val="Heading2"/>
        <w:rPr>
          <w:rStyle w:val="Heading1Char"/>
          <w:b/>
          <w:bCs/>
          <w:sz w:val="22"/>
        </w:rPr>
      </w:pPr>
      <w:r w:rsidRPr="007C244D">
        <w:rPr>
          <w:rStyle w:val="Heading1Char"/>
          <w:b/>
          <w:bCs/>
          <w:sz w:val="22"/>
        </w:rPr>
        <w:t>What are the challenges of creating BD RAs?</w:t>
      </w:r>
    </w:p>
    <w:p w14:paraId="5E0A40D9" w14:textId="4FD68E58" w:rsidR="007D5D82" w:rsidRDefault="007D5D82" w:rsidP="007D5D82"/>
    <w:p w14:paraId="08F064D7" w14:textId="0CA97113" w:rsidR="00EB605D" w:rsidRDefault="007D5D82" w:rsidP="00EB605D">
      <w:r>
        <w:t>Among the challenges of developing RAs, perhaps evaluation is the most significant (Maier et al. 2013) (</w:t>
      </w:r>
      <w:proofErr w:type="spellStart"/>
      <w:r>
        <w:t>Cioroaica</w:t>
      </w:r>
      <w:proofErr w:type="spellEnd"/>
      <w:r>
        <w:t xml:space="preserve"> et al. 2019).</w:t>
      </w:r>
      <w:r w:rsidR="00E806D6">
        <w:t xml:space="preserve"> Two fundamental pillars of the evaluation is the correctness and the utility of the RA and how efficient it can be adapted and instantiated </w:t>
      </w:r>
      <w:r w:rsidR="00E806D6">
        <w:fldChar w:fldCharType="begin"/>
      </w:r>
      <w:r w:rsidR="000F3ABD">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E806D6">
        <w:fldChar w:fldCharType="separate"/>
      </w:r>
      <w:r w:rsidR="000F3ABD">
        <w:rPr>
          <w:noProof/>
        </w:rPr>
        <w:t>(Galster &amp; Avgeriou, 2011)</w:t>
      </w:r>
      <w:r w:rsidR="00E806D6">
        <w:fldChar w:fldCharType="end"/>
      </w:r>
      <w:r w:rsidR="00E806D6">
        <w:t>.</w:t>
      </w:r>
      <w:r w:rsidR="008D6A52">
        <w:t xml:space="preserve"> </w:t>
      </w:r>
      <w:r w:rsidR="00792857">
        <w:t xml:space="preserve">RAs and concrete architectures </w:t>
      </w:r>
      <w:r w:rsidR="005A28F0">
        <w:t>come with a different level of abstraction</w:t>
      </w:r>
      <w:r w:rsidR="00792857">
        <w:t xml:space="preserve"> and have divergent qualities</w:t>
      </w:r>
      <w:r w:rsidR="00EB605D">
        <w:t xml:space="preserve">. </w:t>
      </w:r>
    </w:p>
    <w:p w14:paraId="3FD7C994" w14:textId="77777777" w:rsidR="00EB605D" w:rsidRDefault="00EB605D" w:rsidP="00EB605D"/>
    <w:p w14:paraId="1505E161" w14:textId="77777777" w:rsidR="001F1A6F" w:rsidRDefault="00EB605D" w:rsidP="00EB605D">
      <w:r>
        <w:t>W</w:t>
      </w:r>
      <w:r w:rsidR="00792857">
        <w:t xml:space="preserve">hereas there are many </w:t>
      </w:r>
      <w:r w:rsidR="005A28F0">
        <w:t>well-established</w:t>
      </w:r>
      <w:r>
        <w:t xml:space="preserve"> evaluation methods for concrete architectures such as Architecture Level Modifiability Analysis (ALMA), Scenario-based Architecture Analysis Method (SAAM) (</w:t>
      </w:r>
      <w:proofErr w:type="spellStart"/>
      <w:r>
        <w:t>Kazman</w:t>
      </w:r>
      <w:proofErr w:type="spellEnd"/>
      <w:r>
        <w:t xml:space="preserve"> et al. 1996), (Bengtsson et al. 2004), Architecture Trade-off Analysis Method (ATAM) (</w:t>
      </w:r>
      <w:proofErr w:type="spellStart"/>
      <w:r>
        <w:t>Kazman</w:t>
      </w:r>
      <w:proofErr w:type="spellEnd"/>
      <w:r>
        <w:t xml:space="preserve"> et al. 1998) and Performance Assessment of Software Architecture (PASA) (Williams and Smith 2002), none of the these can really be directly applied to RAs.</w:t>
      </w:r>
    </w:p>
    <w:p w14:paraId="3823F268" w14:textId="77777777" w:rsidR="001F1A6F" w:rsidRDefault="00EF19FE" w:rsidP="00EB605D">
      <w:r>
        <w:t xml:space="preserve"> </w:t>
      </w:r>
    </w:p>
    <w:p w14:paraId="50BF9759" w14:textId="0F000636" w:rsidR="009C70F3" w:rsidRDefault="00EF19FE" w:rsidP="009C70F3">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a difficult and sometimes invali</w:t>
      </w:r>
      <w:r w:rsidR="00E0631F">
        <w:t>d</w:t>
      </w:r>
      <w:r>
        <w:t>.</w:t>
      </w:r>
      <w:r w:rsidR="00AA5CF6">
        <w:t xml:space="preserve"> Either a few general scenarios is developed to cover all aspects, or a large number of specific scenarios are developed to cover various aspects of the RA. </w:t>
      </w:r>
      <w:r w:rsidR="00AA5CF6">
        <w:br/>
      </w:r>
      <w:r w:rsidR="00AA5CF6">
        <w:br/>
      </w:r>
      <w:r w:rsidR="009C70F3">
        <w:t xml:space="preserve">Based on three problems discussed above, available methods of architecture analysis are not sufficient in evaluating the RA. This has been addressed by various researchers in the industry. In one study </w:t>
      </w:r>
      <w:r w:rsidR="009C70F3">
        <w:fldChar w:fldCharType="begin"/>
      </w:r>
      <w:r w:rsidR="000F3ABD">
        <w:instrText xml:space="preserve"> ADDIN EN.CITE &lt;EndNote&gt;&lt;Cite AuthorYear="1"&gt;&lt;Author&gt;Angelov&lt;/Author&gt;&lt;Year&gt;2008&lt;/Year&gt;&lt;RecNum&gt;254&lt;/RecNum&gt;&lt;DisplayText&gt;Angelov, Trienekens, and Grefen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0F3ABD">
        <w:rPr>
          <w:noProof/>
        </w:rPr>
        <w:t>Angelov, Trienekens, and Grefen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w:t>
      </w:r>
    </w:p>
    <w:p w14:paraId="596B7F79" w14:textId="77777777" w:rsidR="009C70F3" w:rsidRDefault="009C70F3" w:rsidP="009C70F3"/>
    <w:p w14:paraId="4B297E65" w14:textId="611E107D" w:rsidR="009C70F3" w:rsidRDefault="009C70F3" w:rsidP="009C70F3">
      <w:r>
        <w:t xml:space="preserve">Furthermore, ATAM has been extended to evaluate completeness, buildability and applicability. Howbeit the selection of the right candidate and involving them in the process is a time-consuming and daunting task </w:t>
      </w:r>
      <w:r>
        <w:fldChar w:fldCharType="begin"/>
      </w:r>
      <w:r>
        <w:instrText xml:space="preserve"> ADDIN EN.CITE &lt;EndNote&gt;&lt;Cite&gt;&lt;Author&gt;Angelov&lt;/Author&gt;&lt;Year&gt;2008&lt;/Year&gt;&lt;RecNum&gt;254&lt;/RecNum&gt;&lt;DisplayText&gt;(Angelov et al.,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fldChar w:fldCharType="separate"/>
      </w:r>
      <w:r>
        <w:rPr>
          <w:noProof/>
        </w:rPr>
        <w:t>(Angelov et al., 2008)</w:t>
      </w:r>
      <w:r>
        <w:fldChar w:fldCharType="end"/>
      </w:r>
      <w:r>
        <w:t xml:space="preserve">. 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0E035218" w14:textId="49C9C5B6" w:rsidR="00EB605D" w:rsidRDefault="00481EFB" w:rsidP="00B418B4">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instrText xml:space="preserve"> ADDIN EN.CITE &lt;EndNote&gt;&lt;Cite AuthorYear="1"&gt;&lt;Author&gt;Derras&lt;/Author&gt;&lt;Year&gt;2018&lt;/Year&gt;&lt;RecNum&gt;314&lt;/RecNum&gt;&lt;DisplayText&gt;Derras et al. (2018)&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Pr>
          <w:noProof/>
        </w:rPr>
        <w:t>Derras et al. (2018)</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744D6859" w14:textId="51AF23C4" w:rsidR="007D5D82" w:rsidRDefault="007D5D82" w:rsidP="00082FA7">
      <w:pPr>
        <w:spacing w:afterLines="100" w:after="240"/>
        <w:rPr>
          <w:rFonts w:ascii="Fd8035-Identity-H" w:hAnsi="Fd8035-Identity-H" w:cs="Fd8035-Identity-H"/>
          <w:sz w:val="13"/>
          <w:szCs w:val="13"/>
          <w:lang w:val="en-GB" w:eastAsia="en-GB"/>
        </w:rPr>
      </w:pPr>
    </w:p>
    <w:p w14:paraId="6A6FC63D" w14:textId="77777777" w:rsidR="007D5D82" w:rsidRDefault="007D5D82" w:rsidP="00082FA7">
      <w:pPr>
        <w:spacing w:afterLines="100" w:after="240"/>
        <w:rPr>
          <w:rFonts w:ascii="Fd8035-Identity-H" w:hAnsi="Fd8035-Identity-H" w:cs="Fd8035-Identity-H"/>
          <w:sz w:val="13"/>
          <w:szCs w:val="13"/>
          <w:lang w:val="en-GB" w:eastAsia="en-GB"/>
        </w:rPr>
      </w:pPr>
    </w:p>
    <w:p w14:paraId="2F7751D9" w14:textId="5B72AB0A" w:rsidR="00BE1B1B" w:rsidRPr="007C244D" w:rsidRDefault="00BE1B1B" w:rsidP="001129BA">
      <w:pPr>
        <w:pStyle w:val="Heading2"/>
        <w:rPr>
          <w:rStyle w:val="Heading1Char"/>
          <w:b/>
          <w:bCs/>
          <w:sz w:val="22"/>
        </w:rPr>
      </w:pPr>
      <w:r w:rsidRPr="007C244D">
        <w:rPr>
          <w:rStyle w:val="Heading1Char"/>
          <w:b/>
          <w:bCs/>
          <w:sz w:val="22"/>
        </w:rPr>
        <w:lastRenderedPageBreak/>
        <w:t xml:space="preserve">What are the common architectural components of these BD RAs? </w:t>
      </w:r>
    </w:p>
    <w:p w14:paraId="59187AA5" w14:textId="0ACA5D79" w:rsidR="00E8197F" w:rsidRDefault="00E8197F" w:rsidP="00E8197F"/>
    <w:p w14:paraId="08BDC08B" w14:textId="4F9EDE9D" w:rsidR="00B2039B" w:rsidRDefault="00BF077A" w:rsidP="00B2039B">
      <w:r>
        <w:t>Some of the RAs collected were in in the form of a short paper and provided with not much detail, whereas some of the other such as NIST were quite comprehensive.</w:t>
      </w:r>
      <w:r w:rsidR="006700FD">
        <w:t xml:space="preserve"> </w:t>
      </w:r>
      <w:r w:rsidR="009A2D5F">
        <w:t>Majority of</w:t>
      </w:r>
      <w:r w:rsidR="006700FD">
        <w:t xml:space="preserve"> RAs have been inspired or based on other RAs, and this signified the notion that “RAs can be perceived more effective when they are created out of available knowledge, studied domain, and existing RAs rather than from scratch”. </w:t>
      </w:r>
      <w:r w:rsidR="00606D7F">
        <w:t xml:space="preserve">To address RQ5, RAs listed in table 1 was reviewed and compared to deduce common architectural components of BD RAs. </w:t>
      </w:r>
    </w:p>
    <w:p w14:paraId="1CCF1E1B" w14:textId="50C2A8F5" w:rsidR="00B2039B" w:rsidRDefault="00B2039B" w:rsidP="00B2039B"/>
    <w:p w14:paraId="66F4971E" w14:textId="77777777" w:rsidR="00B10153" w:rsidRDefault="00B2039B" w:rsidP="00B10153">
      <w:r>
        <w:t>We describe these architectural components</w:t>
      </w:r>
      <w:r w:rsidR="001E6323">
        <w:t xml:space="preserve"> as three major</w:t>
      </w:r>
      <w:r w:rsidR="00B10153">
        <w:t xml:space="preserve"> categories, as the following;</w:t>
      </w:r>
    </w:p>
    <w:p w14:paraId="18840EE2" w14:textId="77777777" w:rsidR="00B10153" w:rsidRDefault="00B10153" w:rsidP="00B10153"/>
    <w:p w14:paraId="3479A2EA" w14:textId="33CFDEAE" w:rsidR="00B10153" w:rsidRDefault="00B10153" w:rsidP="00B10153">
      <w:pPr>
        <w:numPr>
          <w:ilvl w:val="0"/>
          <w:numId w:val="46"/>
        </w:numPr>
      </w:pPr>
      <w:r w:rsidRPr="00B10153">
        <w:rPr>
          <w:b/>
          <w:bCs/>
        </w:rPr>
        <w:t>BD Management and Storage</w:t>
      </w:r>
      <w:r>
        <w:t xml:space="preserve"> – this involves variety of different database, or sometimes the practice of polyglot persistenc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t xml:space="preserve">, as data come in various formats. </w:t>
      </w:r>
      <w:r w:rsidR="002C695C">
        <w:t xml:space="preserve">Moreover, most BD RAs have </w:t>
      </w:r>
    </w:p>
    <w:p w14:paraId="7DAD1954" w14:textId="77777777" w:rsidR="00932ECC" w:rsidRPr="00E8197F" w:rsidRDefault="00932ECC" w:rsidP="00E8197F"/>
    <w:p w14:paraId="19CAD9AE" w14:textId="77777777" w:rsidR="00570117" w:rsidRDefault="00570117" w:rsidP="00082FA7">
      <w:pPr>
        <w:spacing w:afterLines="100" w:after="240"/>
        <w:rPr>
          <w:rFonts w:ascii="Fd8035-Identity-H" w:hAnsi="Fd8035-Identity-H" w:cs="Fd8035-Identity-H"/>
          <w:sz w:val="13"/>
          <w:szCs w:val="13"/>
          <w:lang w:val="en-GB" w:eastAsia="en-GB"/>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CF0F73E" w:rsidR="00C40FDD" w:rsidRDefault="00C40FDD" w:rsidP="00082FA7">
      <w:pPr>
        <w:spacing w:afterLines="100" w:after="240"/>
        <w:rPr>
          <w:sz w:val="20"/>
          <w:szCs w:val="28"/>
        </w:rPr>
      </w:pPr>
    </w:p>
    <w:p w14:paraId="434A086C" w14:textId="0A31FDAA" w:rsidR="001B353F" w:rsidRDefault="001B353F" w:rsidP="00082FA7">
      <w:pPr>
        <w:spacing w:afterLines="100" w:after="240"/>
        <w:rPr>
          <w:sz w:val="20"/>
          <w:szCs w:val="28"/>
        </w:rPr>
      </w:pPr>
    </w:p>
    <w:p w14:paraId="4E3B6B09" w14:textId="77777777" w:rsidR="001B353F" w:rsidRDefault="001B353F"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TCSC" w:val="0"/>
          <w:attr w:name="NumberType" w:val="1"/>
          <w:attr w:name="Negative" w:val="False"/>
          <w:attr w:name="HasSpace" w:val="False"/>
          <w:attr w:name="SourceValue" w:val="1"/>
          <w:attr w:name="UnitName" w:val="”"/>
        </w:smartTagPr>
        <w:r w:rsidRPr="00082FA7">
          <w:rPr>
            <w:rFonts w:cs="Arial"/>
          </w:rPr>
          <w:t>1”</w:t>
        </w:r>
      </w:smartTag>
      <w:r w:rsidRPr="00082FA7">
        <w:rPr>
          <w:rFonts w:cs="Arial"/>
        </w:rPr>
        <w:t xml:space="preserve"> (</w:t>
      </w:r>
      <w:smartTag w:uri="urn:schemas-microsoft-com:office:smarttags" w:element="chmetcnv">
        <w:smartTagPr>
          <w:attr w:name="TCSC" w:val="0"/>
          <w:attr w:name="NumberType" w:val="1"/>
          <w:attr w:name="Negative" w:val="False"/>
          <w:attr w:name="HasSpace" w:val="False"/>
          <w:attr w:name="SourceValue" w:val="2.54"/>
          <w:attr w:name="UnitName" w:val="cm"/>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Footnotes should be avoided if possible. If they are absolutely necessary,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2004)…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2004)…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r w:rsidR="00787B1F" w:rsidRPr="00FD6AFB">
        <w:t>2004</w:t>
      </w:r>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TEL = Average monthly telephone subscription cost;</w:t>
            </w:r>
          </w:p>
          <w:p w14:paraId="71B826AD" w14:textId="77777777" w:rsidR="00DD08AC" w:rsidRPr="008C064F" w:rsidRDefault="00DD08AC" w:rsidP="00DD08AC">
            <w:pPr>
              <w:jc w:val="both"/>
              <w:rPr>
                <w:sz w:val="20"/>
                <w:szCs w:val="18"/>
              </w:rPr>
            </w:pPr>
            <w:r w:rsidRPr="008C064F">
              <w:rPr>
                <w:sz w:val="20"/>
                <w:szCs w:val="18"/>
              </w:rPr>
              <w:t>CALL = Average cost of local call;</w:t>
            </w:r>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32E10A4B" w14:textId="29555FD4" w:rsidR="000F3ABD" w:rsidRPr="000F3ABD" w:rsidRDefault="00A75960" w:rsidP="000F3ABD">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0F3ABD" w:rsidRPr="000F3ABD">
        <w:t xml:space="preserve">AI, V. (2019). Why do 87% of data science projects never make it into production? Retrieved from </w:t>
      </w:r>
      <w:hyperlink r:id="rId14" w:history="1">
        <w:r w:rsidR="000F3ABD" w:rsidRPr="000F3ABD">
          <w:rPr>
            <w:rStyle w:val="Hyperlink"/>
          </w:rPr>
          <w:t>https://venturebeat.com/2019/07/19/why-do-87-of-data-science-projects-never-make-it-into-production/</w:t>
        </w:r>
      </w:hyperlink>
    </w:p>
    <w:p w14:paraId="1536E6A2" w14:textId="77777777" w:rsidR="000F3ABD" w:rsidRPr="000F3ABD" w:rsidRDefault="000F3ABD" w:rsidP="000F3ABD">
      <w:pPr>
        <w:pStyle w:val="EndNoteBibliography"/>
        <w:ind w:left="720" w:hanging="720"/>
      </w:pPr>
      <w:r w:rsidRPr="000F3ABD">
        <w:t xml:space="preserve">Angelov, S., Grefen, P., &amp; Greefhorst, D. (2009). </w:t>
      </w:r>
      <w:r w:rsidRPr="000F3ABD">
        <w:rPr>
          <w:i/>
        </w:rPr>
        <w:t>A classification of software reference architectures: Analyzing their success and effectiveness.</w:t>
      </w:r>
      <w:r w:rsidRPr="000F3ABD">
        <w:t xml:space="preserve"> Paper presented at the 2009 Joint Working IEEE/IFIP Conference on Software Architecture &amp; European Conference on Software Architecture.</w:t>
      </w:r>
    </w:p>
    <w:p w14:paraId="296204CB" w14:textId="77777777" w:rsidR="000F3ABD" w:rsidRPr="000F3ABD" w:rsidRDefault="000F3ABD" w:rsidP="000F3ABD">
      <w:pPr>
        <w:pStyle w:val="EndNoteBibliography"/>
        <w:ind w:left="720" w:hanging="720"/>
      </w:pPr>
      <w:r w:rsidRPr="000F3ABD">
        <w:t xml:space="preserve">Angelov, S., Grefen, P., &amp; Greefhorst, D. (2012). A framework for analysis and design of software reference architectures. </w:t>
      </w:r>
      <w:r w:rsidRPr="000F3ABD">
        <w:rPr>
          <w:i/>
        </w:rPr>
        <w:t>Information and software technology, 54</w:t>
      </w:r>
      <w:r w:rsidRPr="000F3ABD">
        <w:t xml:space="preserve">(4), 417-431. </w:t>
      </w:r>
    </w:p>
    <w:p w14:paraId="16746DE2" w14:textId="77777777" w:rsidR="000F3ABD" w:rsidRPr="000F3ABD" w:rsidRDefault="000F3ABD" w:rsidP="000F3ABD">
      <w:pPr>
        <w:pStyle w:val="EndNoteBibliography"/>
        <w:ind w:left="720" w:hanging="720"/>
      </w:pPr>
      <w:r w:rsidRPr="000F3ABD">
        <w:t xml:space="preserve">Angelov, S., Trienekens, J. J., &amp; Grefen, P. (2008). </w:t>
      </w:r>
      <w:r w:rsidRPr="000F3ABD">
        <w:rPr>
          <w:i/>
        </w:rPr>
        <w:t>Towards a method for the evaluation of reference architectures: Experiences from a case.</w:t>
      </w:r>
      <w:r w:rsidRPr="000F3ABD">
        <w:t xml:space="preserve"> Paper presented at the European Conference on Software Architecture.</w:t>
      </w:r>
    </w:p>
    <w:p w14:paraId="4E453820" w14:textId="77777777" w:rsidR="000F3ABD" w:rsidRPr="000F3ABD" w:rsidRDefault="000F3ABD" w:rsidP="000F3ABD">
      <w:pPr>
        <w:pStyle w:val="EndNoteBibliography"/>
        <w:ind w:left="720" w:hanging="720"/>
      </w:pPr>
      <w:r w:rsidRPr="000F3ABD">
        <w:t xml:space="preserve">Ataei, P., &amp; Litchfield, A. T. (2020). Big Data Reference Architectures, a systematic literature review. </w:t>
      </w:r>
    </w:p>
    <w:p w14:paraId="277D3018" w14:textId="77777777" w:rsidR="000F3ABD" w:rsidRPr="000F3ABD" w:rsidRDefault="000F3ABD" w:rsidP="000F3ABD">
      <w:pPr>
        <w:pStyle w:val="EndNoteBibliography"/>
        <w:ind w:left="720" w:hanging="720"/>
      </w:pPr>
      <w:r w:rsidRPr="000F3ABD">
        <w:t xml:space="preserve">Avgeriou, P. (2003). Describing, instantiating and evaluating a reference architecture: A case study. </w:t>
      </w:r>
      <w:r w:rsidRPr="000F3ABD">
        <w:rPr>
          <w:i/>
        </w:rPr>
        <w:t>Enterprise Architecture Journal, 342</w:t>
      </w:r>
      <w:r w:rsidRPr="000F3ABD">
        <w:t xml:space="preserve">, 1-24. </w:t>
      </w:r>
    </w:p>
    <w:p w14:paraId="4E47FA02" w14:textId="77777777" w:rsidR="000F3ABD" w:rsidRPr="000F3ABD" w:rsidRDefault="000F3ABD" w:rsidP="000F3ABD">
      <w:pPr>
        <w:pStyle w:val="EndNoteBibliography"/>
        <w:ind w:left="720" w:hanging="720"/>
      </w:pPr>
      <w:r w:rsidRPr="000F3ABD">
        <w:lastRenderedPageBreak/>
        <w:t xml:space="preserve">Bashari Rad, B., Akbarzadeh, N., Ataei, P., &amp; Khakbiz, Y. (2016). Security and Privacy Challenges in Big Data Era. </w:t>
      </w:r>
      <w:r w:rsidRPr="000F3ABD">
        <w:rPr>
          <w:i/>
        </w:rPr>
        <w:t>International Journal of Control Theory and Applications, 9</w:t>
      </w:r>
      <w:r w:rsidRPr="000F3ABD">
        <w:t xml:space="preserve">(43), 437-448. </w:t>
      </w:r>
    </w:p>
    <w:p w14:paraId="05B0812D" w14:textId="77777777" w:rsidR="000F3ABD" w:rsidRPr="000F3ABD" w:rsidRDefault="000F3ABD" w:rsidP="000F3ABD">
      <w:pPr>
        <w:pStyle w:val="EndNoteBibliography"/>
        <w:ind w:left="720" w:hanging="720"/>
      </w:pPr>
      <w:r w:rsidRPr="000F3ABD">
        <w:t xml:space="preserve">Borrego, M., Foster, M. J., &amp; Froyd, J. E. (2014). Systematic literature reviews in engineering education and other developing interdisciplinary fields. </w:t>
      </w:r>
      <w:r w:rsidRPr="000F3ABD">
        <w:rPr>
          <w:i/>
        </w:rPr>
        <w:t>Journal of Engineering Education, 103</w:t>
      </w:r>
      <w:r w:rsidRPr="000F3ABD">
        <w:t xml:space="preserve">(1), 45-76. </w:t>
      </w:r>
    </w:p>
    <w:p w14:paraId="7E546871" w14:textId="77777777" w:rsidR="000F3ABD" w:rsidRPr="000F3ABD" w:rsidRDefault="000F3ABD" w:rsidP="000F3ABD">
      <w:pPr>
        <w:pStyle w:val="EndNoteBibliography"/>
        <w:ind w:left="720" w:hanging="720"/>
      </w:pPr>
      <w:r w:rsidRPr="000F3ABD">
        <w:t xml:space="preserve">Bosch, J. (2000). </w:t>
      </w:r>
      <w:r w:rsidRPr="000F3ABD">
        <w:rPr>
          <w:i/>
        </w:rPr>
        <w:t>Design and use of software architectures: adopting and evolving a product-line approach</w:t>
      </w:r>
      <w:r w:rsidRPr="000F3ABD">
        <w:t>: Pearson Education.</w:t>
      </w:r>
    </w:p>
    <w:p w14:paraId="7CE04891" w14:textId="77777777" w:rsidR="000F3ABD" w:rsidRPr="000F3ABD" w:rsidRDefault="000F3ABD" w:rsidP="000F3ABD">
      <w:pPr>
        <w:pStyle w:val="EndNoteBibliography"/>
        <w:ind w:left="720" w:hanging="720"/>
      </w:pPr>
      <w:r w:rsidRPr="000F3ABD">
        <w:t xml:space="preserve">Chang, W. L., &amp; Boyd, D. (2018). </w:t>
      </w:r>
      <w:r w:rsidRPr="000F3ABD">
        <w:rPr>
          <w:i/>
        </w:rPr>
        <w:t>NIST Big Data Interoperability Framework: Volume 6, Big Data Reference Architecture</w:t>
      </w:r>
      <w:r w:rsidRPr="000F3ABD">
        <w:t xml:space="preserve">. Retrieved from </w:t>
      </w:r>
    </w:p>
    <w:p w14:paraId="0E666CF0" w14:textId="77777777" w:rsidR="000F3ABD" w:rsidRPr="000F3ABD" w:rsidRDefault="000F3ABD" w:rsidP="000F3ABD">
      <w:pPr>
        <w:pStyle w:val="EndNoteBibliography"/>
        <w:ind w:left="720" w:hanging="720"/>
      </w:pPr>
      <w:r w:rsidRPr="000F3ABD">
        <w:t xml:space="preserve">Chang, W. L., &amp; Grady, N. (2015). </w:t>
      </w:r>
      <w:r w:rsidRPr="000F3ABD">
        <w:rPr>
          <w:i/>
        </w:rPr>
        <w:t>NIST Big Data Interoperability Framework: Volume 1, Big Data Definitions</w:t>
      </w:r>
      <w:r w:rsidRPr="000F3ABD">
        <w:t xml:space="preserve">. Retrieved from </w:t>
      </w:r>
    </w:p>
    <w:p w14:paraId="3775BF91" w14:textId="77777777" w:rsidR="000F3ABD" w:rsidRPr="000F3ABD" w:rsidRDefault="000F3ABD" w:rsidP="000F3ABD">
      <w:pPr>
        <w:pStyle w:val="EndNoteBibliography"/>
        <w:ind w:left="720" w:hanging="720"/>
      </w:pPr>
      <w:r w:rsidRPr="000F3ABD">
        <w:t xml:space="preserve">Chang, W. L., &amp; Mishra, S. (2015). </w:t>
      </w:r>
      <w:r w:rsidRPr="000F3ABD">
        <w:rPr>
          <w:i/>
        </w:rPr>
        <w:t>NIST Big Data Interoperability Framework: Volume 5, Architectures White Paper Survey</w:t>
      </w:r>
      <w:r w:rsidRPr="000F3ABD">
        <w:t xml:space="preserve">. Retrieved from </w:t>
      </w:r>
    </w:p>
    <w:p w14:paraId="23C4474A" w14:textId="77777777" w:rsidR="000F3ABD" w:rsidRPr="000F3ABD" w:rsidRDefault="000F3ABD" w:rsidP="000F3ABD">
      <w:pPr>
        <w:pStyle w:val="EndNoteBibliography"/>
        <w:ind w:left="720" w:hanging="720"/>
      </w:pPr>
      <w:r w:rsidRPr="000F3ABD">
        <w:t xml:space="preserve">Chen, H.-M., Kazman, R., Garbajosa, J., &amp; Gonzalez, E. (2017). </w:t>
      </w:r>
      <w:r w:rsidRPr="000F3ABD">
        <w:rPr>
          <w:i/>
        </w:rPr>
        <w:t>Big Data Value Engineering for Business Model Innovation.</w:t>
      </w:r>
      <w:r w:rsidRPr="000F3ABD">
        <w:t xml:space="preserve"> Paper presented at the Proceedings of the 50th Hawaii International Conference on System Sciences.</w:t>
      </w:r>
    </w:p>
    <w:p w14:paraId="5261A7F9" w14:textId="77777777" w:rsidR="000F3ABD" w:rsidRPr="000F3ABD" w:rsidRDefault="000F3ABD" w:rsidP="000F3ABD">
      <w:pPr>
        <w:pStyle w:val="EndNoteBibliography"/>
        <w:ind w:left="720" w:hanging="720"/>
      </w:pPr>
      <w:r w:rsidRPr="000F3ABD">
        <w:t xml:space="preserve">Derras, M., Deruelle, L., Douin, J.-M., Levy, N., Losavio, F., Pollet, Y., &amp; Reiner, V. (2018). </w:t>
      </w:r>
      <w:r w:rsidRPr="000F3ABD">
        <w:rPr>
          <w:i/>
        </w:rPr>
        <w:t>Reference Architecture Design: A Practical Approach.</w:t>
      </w:r>
      <w:r w:rsidRPr="000F3ABD">
        <w:t xml:space="preserve"> Paper presented at the ICSOFT.</w:t>
      </w:r>
    </w:p>
    <w:p w14:paraId="10B7CDCB" w14:textId="77777777" w:rsidR="000F3ABD" w:rsidRPr="000F3ABD" w:rsidRDefault="000F3ABD" w:rsidP="000F3ABD">
      <w:pPr>
        <w:pStyle w:val="EndNoteBibliography"/>
        <w:ind w:left="720" w:hanging="720"/>
      </w:pPr>
      <w:r w:rsidRPr="000F3ABD">
        <w:t xml:space="preserve">Erevelles, S., Fukawa, N., &amp; Swayne, L. (2016). Big Data consumer analytics and the transformation of marketing. </w:t>
      </w:r>
      <w:r w:rsidRPr="000F3ABD">
        <w:rPr>
          <w:i/>
        </w:rPr>
        <w:t>Journal of Business Research, 69</w:t>
      </w:r>
      <w:r w:rsidRPr="000F3ABD">
        <w:t xml:space="preserve">(2), 897-904. </w:t>
      </w:r>
    </w:p>
    <w:p w14:paraId="6700F6EA" w14:textId="77777777" w:rsidR="000F3ABD" w:rsidRPr="000F3ABD" w:rsidRDefault="000F3ABD" w:rsidP="000F3ABD">
      <w:pPr>
        <w:pStyle w:val="EndNoteBibliography"/>
        <w:ind w:left="720" w:hanging="720"/>
      </w:pPr>
      <w:r w:rsidRPr="000F3ABD">
        <w:t xml:space="preserve">Galster, M., &amp; Avgeriou, P. (2011). </w:t>
      </w:r>
      <w:r w:rsidRPr="000F3ABD">
        <w:rPr>
          <w:i/>
        </w:rPr>
        <w:t>Empirically-grounded reference architectures: a proposal.</w:t>
      </w:r>
      <w:r w:rsidRPr="000F3ABD">
        <w:t xml:space="preserve"> Paper presented at the Proceedings of the joint ACM SIGSOFT conference--QoSA and ACM SIGSOFT symposium--ISARCS on Quality of software architectures--QoSA and architecting critical systems--ISARCS.</w:t>
      </w:r>
    </w:p>
    <w:p w14:paraId="3CD7E325" w14:textId="6E7B8645" w:rsidR="000F3ABD" w:rsidRPr="000F3ABD" w:rsidRDefault="000F3ABD" w:rsidP="000F3ABD">
      <w:pPr>
        <w:pStyle w:val="EndNoteBibliography"/>
        <w:ind w:left="720" w:hanging="720"/>
      </w:pPr>
      <w:r w:rsidRPr="000F3ABD">
        <w:t xml:space="preserve">Gartner. (2014). Survey Analysis: Big Data Investment Grows but Deployments Remain Scarce in 2014. Retrieved from </w:t>
      </w:r>
      <w:hyperlink r:id="rId15" w:history="1">
        <w:r w:rsidRPr="000F3ABD">
          <w:rPr>
            <w:rStyle w:val="Hyperlink"/>
          </w:rPr>
          <w:t>http://www.gartner.com/document/2841519</w:t>
        </w:r>
      </w:hyperlink>
    </w:p>
    <w:p w14:paraId="607E3D3A" w14:textId="77777777" w:rsidR="000F3ABD" w:rsidRPr="000F3ABD" w:rsidRDefault="000F3ABD" w:rsidP="000F3ABD">
      <w:pPr>
        <w:pStyle w:val="EndNoteBibliography"/>
        <w:ind w:left="720" w:hanging="720"/>
      </w:pPr>
      <w:r w:rsidRPr="000F3ABD">
        <w:t xml:space="preserve">Geerdink, B. (2013). </w:t>
      </w:r>
      <w:r w:rsidRPr="000F3ABD">
        <w:rPr>
          <w:i/>
        </w:rPr>
        <w:t>A reference architecture for big data solutions introducing a model to perform predictive analytics using big data technology.</w:t>
      </w:r>
      <w:r w:rsidRPr="000F3ABD">
        <w:t xml:space="preserve"> Paper presented at the 8th International Conference for Internet Technology and Secured Transactions (ICITST-2013).</w:t>
      </w:r>
    </w:p>
    <w:p w14:paraId="3E1D29E9" w14:textId="77777777" w:rsidR="000F3ABD" w:rsidRPr="000F3ABD" w:rsidRDefault="000F3ABD" w:rsidP="000F3ABD">
      <w:pPr>
        <w:pStyle w:val="EndNoteBibliography"/>
        <w:ind w:left="720" w:hanging="720"/>
      </w:pPr>
      <w:r w:rsidRPr="000F3ABD">
        <w:t xml:space="preserve">Gorton, I., &amp; Klein, J. (2015). Distribution, Data, Deployment. </w:t>
      </w:r>
      <w:r w:rsidRPr="000F3ABD">
        <w:rPr>
          <w:i/>
        </w:rPr>
        <w:t>STC 2015</w:t>
      </w:r>
      <w:r w:rsidRPr="000F3ABD">
        <w:t xml:space="preserve">, 78. </w:t>
      </w:r>
    </w:p>
    <w:p w14:paraId="77065CD8" w14:textId="77777777" w:rsidR="000F3ABD" w:rsidRPr="000F3ABD" w:rsidRDefault="000F3ABD" w:rsidP="000F3ABD">
      <w:pPr>
        <w:pStyle w:val="EndNoteBibliography"/>
        <w:ind w:left="720" w:hanging="720"/>
      </w:pPr>
      <w:r w:rsidRPr="000F3ABD">
        <w:t xml:space="preserve">Hevner, A. R., March, S. T., Park, J., &amp; Ram, S. (2004). Design science in information systems research. </w:t>
      </w:r>
      <w:r w:rsidRPr="000F3ABD">
        <w:rPr>
          <w:i/>
        </w:rPr>
        <w:t>MIS quarterly</w:t>
      </w:r>
      <w:r w:rsidRPr="000F3ABD">
        <w:t xml:space="preserve">, 75-105. </w:t>
      </w:r>
    </w:p>
    <w:p w14:paraId="7E695248" w14:textId="77777777" w:rsidR="000F3ABD" w:rsidRPr="000F3ABD" w:rsidRDefault="000F3ABD" w:rsidP="000F3ABD">
      <w:pPr>
        <w:pStyle w:val="EndNoteBibliography"/>
        <w:ind w:left="720" w:hanging="720"/>
      </w:pPr>
      <w:r w:rsidRPr="000F3ABD">
        <w:t>Hilliard, R. ISO/IEC/IEEE 42010. In.</w:t>
      </w:r>
    </w:p>
    <w:p w14:paraId="73D8CEB0" w14:textId="53B62555" w:rsidR="000F3ABD" w:rsidRPr="000F3ABD" w:rsidRDefault="000F3ABD" w:rsidP="000F3ABD">
      <w:pPr>
        <w:pStyle w:val="EndNoteBibliography"/>
        <w:ind w:left="720" w:hanging="720"/>
      </w:pPr>
      <w:r w:rsidRPr="000F3ABD">
        <w:t xml:space="preserve">House, W. (2012). Big Data is a Big Deal. Retrieved from </w:t>
      </w:r>
      <w:hyperlink r:id="rId16" w:history="1">
        <w:r w:rsidRPr="000F3ABD">
          <w:rPr>
            <w:rStyle w:val="Hyperlink"/>
          </w:rPr>
          <w:t>https://obamawhitehouse.archives.gov/blog/2012/03/29/big-data-big-deal</w:t>
        </w:r>
      </w:hyperlink>
    </w:p>
    <w:p w14:paraId="1D33DDD8" w14:textId="77777777" w:rsidR="000F3ABD" w:rsidRPr="000F3ABD" w:rsidRDefault="000F3ABD" w:rsidP="000F3ABD">
      <w:pPr>
        <w:pStyle w:val="EndNoteBibliography"/>
        <w:ind w:left="720" w:hanging="720"/>
      </w:pPr>
      <w:r w:rsidRPr="000F3ABD">
        <w:t xml:space="preserve">Hummel, O., Eichelberger, H., Giloj, A., Werle, D., &amp; Schmid, K. (2018). </w:t>
      </w:r>
      <w:r w:rsidRPr="000F3ABD">
        <w:rPr>
          <w:i/>
        </w:rPr>
        <w:t>A collection of software engineering challenges for big data system development.</w:t>
      </w:r>
      <w:r w:rsidRPr="000F3ABD">
        <w:t xml:space="preserve"> Paper presented at the 2018 44th Euromicro Conference on Software Engineering and Advanced Applications (SEAA).</w:t>
      </w:r>
    </w:p>
    <w:p w14:paraId="2B69A816" w14:textId="77777777" w:rsidR="000F3ABD" w:rsidRPr="000F3ABD" w:rsidRDefault="000F3ABD" w:rsidP="000F3ABD">
      <w:pPr>
        <w:pStyle w:val="EndNoteBibliography"/>
        <w:ind w:left="720" w:hanging="720"/>
      </w:pPr>
      <w:r w:rsidRPr="000F3ABD">
        <w:t xml:space="preserve">Josey, A., Lankhorst, M., Band, I., Jonkers, H., &amp; Quartel, D. (2016). An introduction to the ArchiMate® 3.0 specification. </w:t>
      </w:r>
      <w:r w:rsidRPr="000F3ABD">
        <w:rPr>
          <w:i/>
        </w:rPr>
        <w:t>White Paper from The Open Group</w:t>
      </w:r>
      <w:r w:rsidRPr="000F3ABD">
        <w:t xml:space="preserve">. </w:t>
      </w:r>
    </w:p>
    <w:p w14:paraId="43CFFE33" w14:textId="77777777" w:rsidR="000F3ABD" w:rsidRPr="000F3ABD" w:rsidRDefault="000F3ABD" w:rsidP="000F3ABD">
      <w:pPr>
        <w:pStyle w:val="EndNoteBibliography"/>
        <w:ind w:left="720" w:hanging="720"/>
      </w:pPr>
      <w:r w:rsidRPr="000F3ABD">
        <w:t xml:space="preserve">Khine, P. P., &amp; Wang, Z. (2019). A review of polyglot persistence in the big data world. </w:t>
      </w:r>
      <w:r w:rsidRPr="000F3ABD">
        <w:rPr>
          <w:i/>
        </w:rPr>
        <w:t>Information, 10</w:t>
      </w:r>
      <w:r w:rsidRPr="000F3ABD">
        <w:t xml:space="preserve">(4), 141. </w:t>
      </w:r>
    </w:p>
    <w:p w14:paraId="2B776C59" w14:textId="77777777" w:rsidR="000F3ABD" w:rsidRPr="000F3ABD" w:rsidRDefault="000F3ABD" w:rsidP="000F3ABD">
      <w:pPr>
        <w:pStyle w:val="EndNoteBibliography"/>
        <w:ind w:left="720" w:hanging="720"/>
      </w:pPr>
      <w:r w:rsidRPr="000F3ABD">
        <w:t xml:space="preserve">Kitchenham, B., Brereton, O. P., Budgen, D., Turner, M., Bailey, J., &amp; Linkman, S. (2009). Systematic literature reviews in software engineering–a systematic literature review. </w:t>
      </w:r>
      <w:r w:rsidRPr="000F3ABD">
        <w:rPr>
          <w:i/>
        </w:rPr>
        <w:t>Information and software technology, 51</w:t>
      </w:r>
      <w:r w:rsidRPr="000F3ABD">
        <w:t xml:space="preserve">(1), 7-15. </w:t>
      </w:r>
    </w:p>
    <w:p w14:paraId="77C71CB8" w14:textId="77777777" w:rsidR="000F3ABD" w:rsidRPr="000F3ABD" w:rsidRDefault="000F3ABD" w:rsidP="000F3ABD">
      <w:pPr>
        <w:pStyle w:val="EndNoteBibliography"/>
        <w:ind w:left="720" w:hanging="720"/>
      </w:pPr>
      <w:r w:rsidRPr="000F3ABD">
        <w:t xml:space="preserve">Kitchenham, B. A., Dyba, T., &amp; Jorgensen, M. (2004). </w:t>
      </w:r>
      <w:r w:rsidRPr="000F3ABD">
        <w:rPr>
          <w:i/>
        </w:rPr>
        <w:t>Evidence-based software engineering.</w:t>
      </w:r>
      <w:r w:rsidRPr="000F3ABD">
        <w:t xml:space="preserve"> Paper presented at the Proceedings of the 26th international conference on software engineering.</w:t>
      </w:r>
    </w:p>
    <w:p w14:paraId="313E5ED0" w14:textId="77777777" w:rsidR="000F3ABD" w:rsidRPr="000F3ABD" w:rsidRDefault="000F3ABD" w:rsidP="000F3ABD">
      <w:pPr>
        <w:pStyle w:val="EndNoteBibliography"/>
        <w:ind w:left="720" w:hanging="720"/>
      </w:pPr>
      <w:r w:rsidRPr="000F3ABD">
        <w:t xml:space="preserve">Klein, J., Buglak, R., Blockow, D., Wuttke, T., &amp; Cooper, B. (2016). </w:t>
      </w:r>
      <w:r w:rsidRPr="000F3ABD">
        <w:rPr>
          <w:i/>
        </w:rPr>
        <w:t>A reference architecture for big data systems in the national security domain.</w:t>
      </w:r>
      <w:r w:rsidRPr="000F3ABD">
        <w:t xml:space="preserve"> Paper presented at the 2016 IEEE/ACM 2nd International Workshop on Big Data Software Engineering (BIGDSE).</w:t>
      </w:r>
    </w:p>
    <w:p w14:paraId="5ACB595D" w14:textId="77777777" w:rsidR="000F3ABD" w:rsidRPr="000F3ABD" w:rsidRDefault="000F3ABD" w:rsidP="000F3ABD">
      <w:pPr>
        <w:pStyle w:val="EndNoteBibliography"/>
        <w:ind w:left="720" w:hanging="720"/>
      </w:pPr>
      <w:r w:rsidRPr="000F3ABD">
        <w:lastRenderedPageBreak/>
        <w:t xml:space="preserve">Levin, B. (2013). Big data ecosystem reference architecture. </w:t>
      </w:r>
      <w:r w:rsidRPr="000F3ABD">
        <w:rPr>
          <w:i/>
        </w:rPr>
        <w:t>Microsoft Corporation</w:t>
      </w:r>
      <w:r w:rsidRPr="000F3ABD">
        <w:t xml:space="preserve">. </w:t>
      </w:r>
    </w:p>
    <w:p w14:paraId="4163D728" w14:textId="77777777" w:rsidR="000F3ABD" w:rsidRPr="000F3ABD" w:rsidRDefault="000F3ABD" w:rsidP="000F3ABD">
      <w:pPr>
        <w:pStyle w:val="EndNoteBibliography"/>
        <w:ind w:left="720" w:hanging="720"/>
      </w:pPr>
      <w:r w:rsidRPr="000F3ABD">
        <w:t xml:space="preserve">Maier, M., Serebrenik, A., &amp; Vanderfeesten, I. (2013). Towards a big data reference architecture. </w:t>
      </w:r>
      <w:r w:rsidRPr="000F3ABD">
        <w:rPr>
          <w:i/>
        </w:rPr>
        <w:t>University of Eindhoven</w:t>
      </w:r>
      <w:r w:rsidRPr="000F3ABD">
        <w:t xml:space="preserve">. </w:t>
      </w:r>
    </w:p>
    <w:p w14:paraId="435CFD56" w14:textId="77777777" w:rsidR="000F3ABD" w:rsidRPr="000F3ABD" w:rsidRDefault="000F3ABD" w:rsidP="000F3ABD">
      <w:pPr>
        <w:pStyle w:val="EndNoteBibliography"/>
        <w:ind w:left="720" w:hanging="720"/>
      </w:pPr>
      <w:r w:rsidRPr="000F3ABD">
        <w:t xml:space="preserve">Mannering, F., Bhat, C. R., Shankar, V., &amp; Abdel-Aty, M. (2020). Big data, traditional data and the tradeoffs between prediction and causality in highway-safety analysis. </w:t>
      </w:r>
      <w:r w:rsidRPr="000F3ABD">
        <w:rPr>
          <w:i/>
        </w:rPr>
        <w:t>Analytic methods in accident research, 25</w:t>
      </w:r>
      <w:r w:rsidRPr="000F3ABD">
        <w:t xml:space="preserve">, 100113. </w:t>
      </w:r>
    </w:p>
    <w:p w14:paraId="4BF336B1" w14:textId="77777777" w:rsidR="000F3ABD" w:rsidRPr="000F3ABD" w:rsidRDefault="000F3ABD" w:rsidP="000F3ABD">
      <w:pPr>
        <w:pStyle w:val="EndNoteBibliography"/>
        <w:ind w:left="720" w:hanging="720"/>
      </w:pPr>
      <w:r w:rsidRPr="000F3ABD">
        <w:t xml:space="preserve">Manyika, J., Chui, M., Brown, B., Bughin, J., Dobbs, R., Roxburgh, C., &amp; Byers, A. H. (2011). Big data: The next frontier for innovation, competition, and productivity. </w:t>
      </w:r>
    </w:p>
    <w:p w14:paraId="6DC359B9" w14:textId="77777777" w:rsidR="000F3ABD" w:rsidRPr="000F3ABD" w:rsidRDefault="000F3ABD" w:rsidP="000F3ABD">
      <w:pPr>
        <w:pStyle w:val="EndNoteBibliography"/>
        <w:ind w:left="720" w:hanging="720"/>
      </w:pPr>
      <w:r w:rsidRPr="000F3ABD">
        <w:t xml:space="preserve">Moher, D., Liberati, A., Tetzlaff, J., Altman, D. G., &amp; The, P. G. (2009). Preferred Reporting Items for Systematic Reviews and Meta-Analyses: The PRISMA Statement. </w:t>
      </w:r>
      <w:r w:rsidRPr="000F3ABD">
        <w:rPr>
          <w:i/>
        </w:rPr>
        <w:t>PLOS Medicine, 6</w:t>
      </w:r>
      <w:r w:rsidRPr="000F3ABD">
        <w:t>(7), e1000097. doi:10.1371/journal.pmed.1000097</w:t>
      </w:r>
    </w:p>
    <w:p w14:paraId="689FFE0D" w14:textId="77777777" w:rsidR="000F3ABD" w:rsidRPr="000F3ABD" w:rsidRDefault="000F3ABD" w:rsidP="000F3ABD">
      <w:pPr>
        <w:pStyle w:val="EndNoteBibliography"/>
        <w:ind w:left="720" w:hanging="720"/>
      </w:pPr>
      <w:r w:rsidRPr="000F3ABD">
        <w:t xml:space="preserve">Nadal, S., Herrero, V., Romero, O., Abelló, A., Franch, X., Vansummeren, S., &amp; Valerio, D. (2017). A software reference architecture for semantic-aware Big Data systems. </w:t>
      </w:r>
      <w:r w:rsidRPr="000F3ABD">
        <w:rPr>
          <w:i/>
        </w:rPr>
        <w:t>Information and software technology, 90</w:t>
      </w:r>
      <w:r w:rsidRPr="000F3ABD">
        <w:t xml:space="preserve">, 75-92. </w:t>
      </w:r>
    </w:p>
    <w:p w14:paraId="6CD157BA" w14:textId="77777777" w:rsidR="000F3ABD" w:rsidRPr="000F3ABD" w:rsidRDefault="000F3ABD" w:rsidP="000F3ABD">
      <w:pPr>
        <w:pStyle w:val="EndNoteBibliography"/>
        <w:ind w:left="720" w:hanging="720"/>
      </w:pPr>
      <w:r w:rsidRPr="000F3ABD">
        <w:t xml:space="preserve">Nash, H. (2015). CIO SURVEY 2015. </w:t>
      </w:r>
      <w:r w:rsidRPr="000F3ABD">
        <w:rPr>
          <w:i/>
        </w:rPr>
        <w:t>Association with KPMG</w:t>
      </w:r>
      <w:r w:rsidRPr="000F3ABD">
        <w:t xml:space="preserve">. </w:t>
      </w:r>
    </w:p>
    <w:p w14:paraId="6C74609D" w14:textId="77777777" w:rsidR="000F3ABD" w:rsidRPr="000F3ABD" w:rsidRDefault="000F3ABD" w:rsidP="000F3ABD">
      <w:pPr>
        <w:pStyle w:val="EndNoteBibliography"/>
        <w:ind w:left="720" w:hanging="720"/>
      </w:pPr>
      <w:r w:rsidRPr="000F3ABD">
        <w:t xml:space="preserve">Partners, N. (2019). Big Data and AI Executive Survey 2019. </w:t>
      </w:r>
      <w:r w:rsidRPr="000F3ABD">
        <w:rPr>
          <w:i/>
        </w:rPr>
        <w:t>Data and Innovation</w:t>
      </w:r>
      <w:r w:rsidRPr="000F3ABD">
        <w:t xml:space="preserve">. </w:t>
      </w:r>
    </w:p>
    <w:p w14:paraId="76141B3C" w14:textId="77777777" w:rsidR="000F3ABD" w:rsidRPr="000F3ABD" w:rsidRDefault="000F3ABD" w:rsidP="000F3ABD">
      <w:pPr>
        <w:pStyle w:val="EndNoteBibliography"/>
        <w:ind w:left="720" w:hanging="720"/>
      </w:pPr>
      <w:r w:rsidRPr="000F3ABD">
        <w:t xml:space="preserve">Rad, B. B., &amp; Ataei, P. (2017). The big data Ecosystem and its Environs. </w:t>
      </w:r>
      <w:r w:rsidRPr="000F3ABD">
        <w:rPr>
          <w:i/>
        </w:rPr>
        <w:t>International Journal of Computer Science and Network Security (IJCSNS), 17</w:t>
      </w:r>
      <w:r w:rsidRPr="000F3ABD">
        <w:t xml:space="preserve">(3), 38. </w:t>
      </w:r>
    </w:p>
    <w:p w14:paraId="68650B85" w14:textId="77777777" w:rsidR="000F3ABD" w:rsidRPr="000F3ABD" w:rsidRDefault="000F3ABD" w:rsidP="000F3ABD">
      <w:pPr>
        <w:pStyle w:val="EndNoteBibliography"/>
        <w:ind w:left="720" w:hanging="720"/>
      </w:pPr>
      <w:r w:rsidRPr="000F3ABD">
        <w:t xml:space="preserve">Rada, B. B., Ataeib, P., Khakbizc, Y., &amp; Akbarzadehd, N. (2017). The Hype of Emerging Technologies: Big Data as a Service. </w:t>
      </w:r>
    </w:p>
    <w:p w14:paraId="0EB95995" w14:textId="77777777" w:rsidR="000F3ABD" w:rsidRPr="000F3ABD" w:rsidRDefault="000F3ABD" w:rsidP="000F3ABD">
      <w:pPr>
        <w:pStyle w:val="EndNoteBibliography"/>
        <w:ind w:left="720" w:hanging="720"/>
      </w:pPr>
      <w:r w:rsidRPr="000F3ABD">
        <w:t xml:space="preserve">Shamseer, L., Moher, D., Clarke, M., Ghersi, D., Liberati, A., Petticrew, M., . . . Stewart, L. A. (2015). Preferred reporting items for systematic review and meta-analysis protocols (PRISMA-P) 2015: elaboration and explanation. </w:t>
      </w:r>
      <w:r w:rsidRPr="000F3ABD">
        <w:rPr>
          <w:i/>
        </w:rPr>
        <w:t>Bmj, 349</w:t>
      </w:r>
      <w:r w:rsidRPr="000F3ABD">
        <w:t xml:space="preserve">. </w:t>
      </w:r>
    </w:p>
    <w:p w14:paraId="79A9F400" w14:textId="77777777" w:rsidR="000F3ABD" w:rsidRPr="000F3ABD" w:rsidRDefault="000F3ABD" w:rsidP="000F3ABD">
      <w:pPr>
        <w:pStyle w:val="EndNoteBibliography"/>
        <w:ind w:left="720" w:hanging="720"/>
      </w:pPr>
      <w:r w:rsidRPr="000F3ABD">
        <w:t xml:space="preserve">Singh, N., Lai, K.-H., Vejvar, M., &amp; Cheng, T. (2019). Big data technology: Challenges, prospects and realities. </w:t>
      </w:r>
      <w:r w:rsidRPr="000F3ABD">
        <w:rPr>
          <w:i/>
        </w:rPr>
        <w:t>IEEE Engineering Management Review</w:t>
      </w:r>
      <w:r w:rsidRPr="000F3ABD">
        <w:t xml:space="preserve">. </w:t>
      </w:r>
    </w:p>
    <w:p w14:paraId="671A7F61" w14:textId="77777777" w:rsidR="000F3ABD" w:rsidRPr="000F3ABD" w:rsidRDefault="000F3ABD" w:rsidP="000F3ABD">
      <w:pPr>
        <w:pStyle w:val="EndNoteBibliography"/>
        <w:ind w:left="720" w:hanging="720"/>
      </w:pPr>
      <w:r w:rsidRPr="000F3ABD">
        <w:t xml:space="preserve">Weyrich, M., &amp; Ebert, C. (2015). Reference architectures for the internet of things. </w:t>
      </w:r>
      <w:r w:rsidRPr="000F3ABD">
        <w:rPr>
          <w:i/>
        </w:rPr>
        <w:t>IEEE software, 33</w:t>
      </w:r>
      <w:r w:rsidRPr="000F3ABD">
        <w:t xml:space="preserve">(1), 112-116. </w:t>
      </w:r>
    </w:p>
    <w:p w14:paraId="4AB9B15D" w14:textId="77777777" w:rsidR="000F3ABD" w:rsidRPr="000F3ABD" w:rsidRDefault="000F3ABD" w:rsidP="000F3ABD">
      <w:pPr>
        <w:pStyle w:val="EndNoteBibliography"/>
        <w:ind w:left="720" w:hanging="720"/>
      </w:pPr>
      <w:r w:rsidRPr="000F3ABD">
        <w:t xml:space="preserve">White, A. (2019). Top Data and Analytics Predicts for 2019. </w:t>
      </w:r>
    </w:p>
    <w:p w14:paraId="4C9837E2" w14:textId="4BA9C364" w:rsidR="00C354CA" w:rsidRPr="00C132EA" w:rsidRDefault="00A75960" w:rsidP="000F3ABD">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7"/>
      <w:footerReference w:type="even" r:id="rId18"/>
      <w:footerReference w:type="first" r:id="rId19"/>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5C3F9E" w14:textId="77777777" w:rsidR="00BF5E7B" w:rsidRDefault="00BF5E7B">
      <w:r>
        <w:separator/>
      </w:r>
    </w:p>
  </w:endnote>
  <w:endnote w:type="continuationSeparator" w:id="0">
    <w:p w14:paraId="76DA08E6" w14:textId="77777777" w:rsidR="00BF5E7B" w:rsidRDefault="00BF5E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2C695C" w:rsidRDefault="002C695C"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2C695C" w:rsidRDefault="002C695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B7C26C" w14:textId="77777777" w:rsidR="00BF5E7B" w:rsidRDefault="00BF5E7B">
      <w:r>
        <w:separator/>
      </w:r>
    </w:p>
  </w:footnote>
  <w:footnote w:type="continuationSeparator" w:id="0">
    <w:p w14:paraId="1E28596E" w14:textId="77777777" w:rsidR="00BF5E7B" w:rsidRDefault="00BF5E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2C695C" w:rsidRPr="000507A2" w:rsidRDefault="002C695C"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5"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6"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0" w15:restartNumberingAfterBreak="0">
    <w:nsid w:val="43BA6BF9"/>
    <w:multiLevelType w:val="multilevel"/>
    <w:tmpl w:val="33CA1A4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5"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34"/>
  </w:num>
  <w:num w:numId="3">
    <w:abstractNumId w:val="1"/>
  </w:num>
  <w:num w:numId="4">
    <w:abstractNumId w:val="4"/>
  </w:num>
  <w:num w:numId="5">
    <w:abstractNumId w:val="5"/>
  </w:num>
  <w:num w:numId="6">
    <w:abstractNumId w:val="15"/>
  </w:num>
  <w:num w:numId="7">
    <w:abstractNumId w:val="22"/>
  </w:num>
  <w:num w:numId="8">
    <w:abstractNumId w:val="38"/>
  </w:num>
  <w:num w:numId="9">
    <w:abstractNumId w:val="6"/>
  </w:num>
  <w:num w:numId="10">
    <w:abstractNumId w:val="16"/>
  </w:num>
  <w:num w:numId="11">
    <w:abstractNumId w:val="31"/>
  </w:num>
  <w:num w:numId="12">
    <w:abstractNumId w:val="7"/>
  </w:num>
  <w:num w:numId="13">
    <w:abstractNumId w:val="19"/>
  </w:num>
  <w:num w:numId="14">
    <w:abstractNumId w:val="13"/>
  </w:num>
  <w:num w:numId="15">
    <w:abstractNumId w:val="26"/>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9"/>
  </w:num>
  <w:num w:numId="19">
    <w:abstractNumId w:val="29"/>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4"/>
  </w:num>
  <w:num w:numId="24">
    <w:abstractNumId w:val="12"/>
  </w:num>
  <w:num w:numId="25">
    <w:abstractNumId w:val="18"/>
  </w:num>
  <w:num w:numId="26">
    <w:abstractNumId w:val="36"/>
  </w:num>
  <w:num w:numId="27">
    <w:abstractNumId w:val="37"/>
  </w:num>
  <w:num w:numId="28">
    <w:abstractNumId w:val="33"/>
  </w:num>
  <w:num w:numId="29">
    <w:abstractNumId w:val="25"/>
  </w:num>
  <w:num w:numId="30">
    <w:abstractNumId w:val="20"/>
  </w:num>
  <w:num w:numId="3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3"/>
  </w:num>
  <w:num w:numId="34">
    <w:abstractNumId w:val="39"/>
  </w:num>
  <w:num w:numId="35">
    <w:abstractNumId w:val="9"/>
  </w:num>
  <w:num w:numId="36">
    <w:abstractNumId w:val="17"/>
  </w:num>
  <w:num w:numId="37">
    <w:abstractNumId w:val="35"/>
  </w:num>
  <w:num w:numId="38">
    <w:abstractNumId w:val="40"/>
  </w:num>
  <w:num w:numId="39">
    <w:abstractNumId w:val="30"/>
  </w:num>
  <w:num w:numId="40">
    <w:abstractNumId w:val="14"/>
  </w:num>
  <w:num w:numId="41">
    <w:abstractNumId w:val="27"/>
  </w:num>
  <w:num w:numId="42">
    <w:abstractNumId w:val="28"/>
  </w:num>
  <w:num w:numId="43">
    <w:abstractNumId w:val="21"/>
  </w:num>
  <w:num w:numId="44">
    <w:abstractNumId w:val="41"/>
  </w:num>
  <w:num w:numId="45">
    <w:abstractNumId w:val="32"/>
  </w:num>
  <w:num w:numId="46">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0735A"/>
    <w:rsid w:val="00010CBF"/>
    <w:rsid w:val="000144B4"/>
    <w:rsid w:val="00014B1D"/>
    <w:rsid w:val="00015673"/>
    <w:rsid w:val="00015C2F"/>
    <w:rsid w:val="0002637B"/>
    <w:rsid w:val="00026BFA"/>
    <w:rsid w:val="000318FF"/>
    <w:rsid w:val="00032922"/>
    <w:rsid w:val="000334ED"/>
    <w:rsid w:val="00047D10"/>
    <w:rsid w:val="00052CBC"/>
    <w:rsid w:val="00055765"/>
    <w:rsid w:val="00057505"/>
    <w:rsid w:val="00060895"/>
    <w:rsid w:val="000667B8"/>
    <w:rsid w:val="000757FB"/>
    <w:rsid w:val="00075D76"/>
    <w:rsid w:val="00075E44"/>
    <w:rsid w:val="00077BA6"/>
    <w:rsid w:val="00081686"/>
    <w:rsid w:val="00082FA7"/>
    <w:rsid w:val="00083710"/>
    <w:rsid w:val="0008517E"/>
    <w:rsid w:val="00086CB5"/>
    <w:rsid w:val="00094502"/>
    <w:rsid w:val="000A6A75"/>
    <w:rsid w:val="000A7E53"/>
    <w:rsid w:val="000B39E5"/>
    <w:rsid w:val="000B6534"/>
    <w:rsid w:val="000B78DF"/>
    <w:rsid w:val="000C3AFA"/>
    <w:rsid w:val="000C3B10"/>
    <w:rsid w:val="000C3B5C"/>
    <w:rsid w:val="000D0264"/>
    <w:rsid w:val="000D23A2"/>
    <w:rsid w:val="000E2838"/>
    <w:rsid w:val="000E6A78"/>
    <w:rsid w:val="000F3ABD"/>
    <w:rsid w:val="000F3C90"/>
    <w:rsid w:val="000F62E2"/>
    <w:rsid w:val="000F634B"/>
    <w:rsid w:val="0010101C"/>
    <w:rsid w:val="001019E8"/>
    <w:rsid w:val="0010274C"/>
    <w:rsid w:val="00104C61"/>
    <w:rsid w:val="001054B5"/>
    <w:rsid w:val="0010564A"/>
    <w:rsid w:val="001129BA"/>
    <w:rsid w:val="0011543B"/>
    <w:rsid w:val="00115D32"/>
    <w:rsid w:val="00116902"/>
    <w:rsid w:val="00117744"/>
    <w:rsid w:val="001218C4"/>
    <w:rsid w:val="001227C8"/>
    <w:rsid w:val="00125D44"/>
    <w:rsid w:val="001261D7"/>
    <w:rsid w:val="00127224"/>
    <w:rsid w:val="00131F76"/>
    <w:rsid w:val="00135C00"/>
    <w:rsid w:val="00137897"/>
    <w:rsid w:val="00141E7B"/>
    <w:rsid w:val="00146B78"/>
    <w:rsid w:val="00146E49"/>
    <w:rsid w:val="00147B04"/>
    <w:rsid w:val="001509B2"/>
    <w:rsid w:val="00171191"/>
    <w:rsid w:val="00171C4C"/>
    <w:rsid w:val="0017479A"/>
    <w:rsid w:val="00174B78"/>
    <w:rsid w:val="0018004D"/>
    <w:rsid w:val="00181354"/>
    <w:rsid w:val="00187AD9"/>
    <w:rsid w:val="0019021E"/>
    <w:rsid w:val="00195389"/>
    <w:rsid w:val="001A0E97"/>
    <w:rsid w:val="001B353F"/>
    <w:rsid w:val="001B483F"/>
    <w:rsid w:val="001C2201"/>
    <w:rsid w:val="001C2FEF"/>
    <w:rsid w:val="001D0893"/>
    <w:rsid w:val="001D3F97"/>
    <w:rsid w:val="001E0EC3"/>
    <w:rsid w:val="001E2940"/>
    <w:rsid w:val="001E42A6"/>
    <w:rsid w:val="001E5290"/>
    <w:rsid w:val="001E6323"/>
    <w:rsid w:val="001F088A"/>
    <w:rsid w:val="001F1A6F"/>
    <w:rsid w:val="001F30A6"/>
    <w:rsid w:val="00204EF3"/>
    <w:rsid w:val="00206E3C"/>
    <w:rsid w:val="00211536"/>
    <w:rsid w:val="002122D3"/>
    <w:rsid w:val="00220FD1"/>
    <w:rsid w:val="00220FD8"/>
    <w:rsid w:val="00223A9F"/>
    <w:rsid w:val="00226B82"/>
    <w:rsid w:val="002338D2"/>
    <w:rsid w:val="0024049F"/>
    <w:rsid w:val="00242B6A"/>
    <w:rsid w:val="00243D6A"/>
    <w:rsid w:val="00250079"/>
    <w:rsid w:val="00253341"/>
    <w:rsid w:val="00265534"/>
    <w:rsid w:val="00266353"/>
    <w:rsid w:val="0027161C"/>
    <w:rsid w:val="00271F5E"/>
    <w:rsid w:val="002721C6"/>
    <w:rsid w:val="0027778C"/>
    <w:rsid w:val="002805B1"/>
    <w:rsid w:val="0028515B"/>
    <w:rsid w:val="002870D6"/>
    <w:rsid w:val="00287DF4"/>
    <w:rsid w:val="00291726"/>
    <w:rsid w:val="002929DB"/>
    <w:rsid w:val="002976C3"/>
    <w:rsid w:val="002A03FD"/>
    <w:rsid w:val="002A04E8"/>
    <w:rsid w:val="002A1361"/>
    <w:rsid w:val="002A1E68"/>
    <w:rsid w:val="002A72C5"/>
    <w:rsid w:val="002B2FC3"/>
    <w:rsid w:val="002B5550"/>
    <w:rsid w:val="002B6018"/>
    <w:rsid w:val="002B64A4"/>
    <w:rsid w:val="002C021C"/>
    <w:rsid w:val="002C055A"/>
    <w:rsid w:val="002C091E"/>
    <w:rsid w:val="002C21D0"/>
    <w:rsid w:val="002C6954"/>
    <w:rsid w:val="002C695C"/>
    <w:rsid w:val="002D3AF8"/>
    <w:rsid w:val="002D570F"/>
    <w:rsid w:val="002E2104"/>
    <w:rsid w:val="002E3064"/>
    <w:rsid w:val="002E4E42"/>
    <w:rsid w:val="002E7579"/>
    <w:rsid w:val="002F0DF7"/>
    <w:rsid w:val="002F7223"/>
    <w:rsid w:val="00301EC8"/>
    <w:rsid w:val="00306669"/>
    <w:rsid w:val="00320A1B"/>
    <w:rsid w:val="00322595"/>
    <w:rsid w:val="00325332"/>
    <w:rsid w:val="0032751D"/>
    <w:rsid w:val="00327C00"/>
    <w:rsid w:val="003326AF"/>
    <w:rsid w:val="00333DC7"/>
    <w:rsid w:val="00334CE8"/>
    <w:rsid w:val="003367E1"/>
    <w:rsid w:val="003372C0"/>
    <w:rsid w:val="003407C4"/>
    <w:rsid w:val="003449E4"/>
    <w:rsid w:val="00345756"/>
    <w:rsid w:val="00351C35"/>
    <w:rsid w:val="00354ED7"/>
    <w:rsid w:val="00360DBF"/>
    <w:rsid w:val="0036535E"/>
    <w:rsid w:val="00365DA2"/>
    <w:rsid w:val="0037779A"/>
    <w:rsid w:val="00390645"/>
    <w:rsid w:val="003917D7"/>
    <w:rsid w:val="00392D0B"/>
    <w:rsid w:val="00394CE1"/>
    <w:rsid w:val="00396C72"/>
    <w:rsid w:val="00397914"/>
    <w:rsid w:val="003A3644"/>
    <w:rsid w:val="003A38BE"/>
    <w:rsid w:val="003A48DD"/>
    <w:rsid w:val="003B02A5"/>
    <w:rsid w:val="003B38F6"/>
    <w:rsid w:val="003B414F"/>
    <w:rsid w:val="003B5D92"/>
    <w:rsid w:val="003B5E42"/>
    <w:rsid w:val="003C07CE"/>
    <w:rsid w:val="003C2AD7"/>
    <w:rsid w:val="003C2DF8"/>
    <w:rsid w:val="003C7C97"/>
    <w:rsid w:val="003D2FAD"/>
    <w:rsid w:val="003D338D"/>
    <w:rsid w:val="003E0B35"/>
    <w:rsid w:val="003E118D"/>
    <w:rsid w:val="003E2802"/>
    <w:rsid w:val="003F1783"/>
    <w:rsid w:val="00401F77"/>
    <w:rsid w:val="00402889"/>
    <w:rsid w:val="00407135"/>
    <w:rsid w:val="0041078C"/>
    <w:rsid w:val="0041275A"/>
    <w:rsid w:val="00412AF0"/>
    <w:rsid w:val="00412C20"/>
    <w:rsid w:val="00425E87"/>
    <w:rsid w:val="00425F00"/>
    <w:rsid w:val="00430DB6"/>
    <w:rsid w:val="00431754"/>
    <w:rsid w:val="0043333E"/>
    <w:rsid w:val="00433EA7"/>
    <w:rsid w:val="004367DE"/>
    <w:rsid w:val="00440D61"/>
    <w:rsid w:val="00441C0F"/>
    <w:rsid w:val="00441CFE"/>
    <w:rsid w:val="00445AD4"/>
    <w:rsid w:val="00447449"/>
    <w:rsid w:val="00454204"/>
    <w:rsid w:val="00456761"/>
    <w:rsid w:val="00462F6F"/>
    <w:rsid w:val="004713CC"/>
    <w:rsid w:val="004748C8"/>
    <w:rsid w:val="004809BE"/>
    <w:rsid w:val="00481EFB"/>
    <w:rsid w:val="00481FD5"/>
    <w:rsid w:val="00490507"/>
    <w:rsid w:val="004909E9"/>
    <w:rsid w:val="004977E8"/>
    <w:rsid w:val="004A0558"/>
    <w:rsid w:val="004A280B"/>
    <w:rsid w:val="004A2F98"/>
    <w:rsid w:val="004A455A"/>
    <w:rsid w:val="004A5224"/>
    <w:rsid w:val="004A533C"/>
    <w:rsid w:val="004A5F56"/>
    <w:rsid w:val="004B3295"/>
    <w:rsid w:val="004C121B"/>
    <w:rsid w:val="004C1680"/>
    <w:rsid w:val="004C3184"/>
    <w:rsid w:val="004C5C32"/>
    <w:rsid w:val="004C77D9"/>
    <w:rsid w:val="004D0664"/>
    <w:rsid w:val="004D326D"/>
    <w:rsid w:val="004D4064"/>
    <w:rsid w:val="004E0A71"/>
    <w:rsid w:val="004E5E1F"/>
    <w:rsid w:val="004F1F25"/>
    <w:rsid w:val="004F473F"/>
    <w:rsid w:val="004F4779"/>
    <w:rsid w:val="004F5889"/>
    <w:rsid w:val="004F6201"/>
    <w:rsid w:val="004F6292"/>
    <w:rsid w:val="005037C9"/>
    <w:rsid w:val="00505EF8"/>
    <w:rsid w:val="00513946"/>
    <w:rsid w:val="00515603"/>
    <w:rsid w:val="0052054A"/>
    <w:rsid w:val="0052154C"/>
    <w:rsid w:val="005246A2"/>
    <w:rsid w:val="00525039"/>
    <w:rsid w:val="0052674F"/>
    <w:rsid w:val="005306AC"/>
    <w:rsid w:val="00531612"/>
    <w:rsid w:val="00532BE8"/>
    <w:rsid w:val="005370E6"/>
    <w:rsid w:val="00540412"/>
    <w:rsid w:val="00542E42"/>
    <w:rsid w:val="005440ED"/>
    <w:rsid w:val="005441A2"/>
    <w:rsid w:val="00544BDE"/>
    <w:rsid w:val="005463B3"/>
    <w:rsid w:val="00552E85"/>
    <w:rsid w:val="00553918"/>
    <w:rsid w:val="005547BA"/>
    <w:rsid w:val="00554E86"/>
    <w:rsid w:val="005568CA"/>
    <w:rsid w:val="00557E59"/>
    <w:rsid w:val="00565E35"/>
    <w:rsid w:val="0056635D"/>
    <w:rsid w:val="00570117"/>
    <w:rsid w:val="00570D5E"/>
    <w:rsid w:val="00573289"/>
    <w:rsid w:val="00575967"/>
    <w:rsid w:val="00577FEF"/>
    <w:rsid w:val="005817B5"/>
    <w:rsid w:val="005826FE"/>
    <w:rsid w:val="00583D8B"/>
    <w:rsid w:val="00583E27"/>
    <w:rsid w:val="00592952"/>
    <w:rsid w:val="00593136"/>
    <w:rsid w:val="00593BEB"/>
    <w:rsid w:val="0059450C"/>
    <w:rsid w:val="005A28F0"/>
    <w:rsid w:val="005A2FFC"/>
    <w:rsid w:val="005A349B"/>
    <w:rsid w:val="005B1522"/>
    <w:rsid w:val="005B79DC"/>
    <w:rsid w:val="005C3F58"/>
    <w:rsid w:val="005C43EE"/>
    <w:rsid w:val="005C7BBB"/>
    <w:rsid w:val="005C7FAF"/>
    <w:rsid w:val="005E4256"/>
    <w:rsid w:val="005F01FC"/>
    <w:rsid w:val="005F2F0E"/>
    <w:rsid w:val="005F648D"/>
    <w:rsid w:val="006011C0"/>
    <w:rsid w:val="006069A7"/>
    <w:rsid w:val="00606D7F"/>
    <w:rsid w:val="00612BAE"/>
    <w:rsid w:val="00613ECB"/>
    <w:rsid w:val="006217AA"/>
    <w:rsid w:val="00621DAC"/>
    <w:rsid w:val="006220B5"/>
    <w:rsid w:val="006226B7"/>
    <w:rsid w:val="006329A4"/>
    <w:rsid w:val="00633E2B"/>
    <w:rsid w:val="00646F5E"/>
    <w:rsid w:val="00653463"/>
    <w:rsid w:val="00654341"/>
    <w:rsid w:val="00657E3F"/>
    <w:rsid w:val="00663141"/>
    <w:rsid w:val="0066647F"/>
    <w:rsid w:val="006700FD"/>
    <w:rsid w:val="0067092C"/>
    <w:rsid w:val="00672449"/>
    <w:rsid w:val="00673382"/>
    <w:rsid w:val="00674264"/>
    <w:rsid w:val="00674DEB"/>
    <w:rsid w:val="006757FD"/>
    <w:rsid w:val="006761F6"/>
    <w:rsid w:val="0068075D"/>
    <w:rsid w:val="00681848"/>
    <w:rsid w:val="00682CCD"/>
    <w:rsid w:val="00683383"/>
    <w:rsid w:val="0069584E"/>
    <w:rsid w:val="006A431A"/>
    <w:rsid w:val="006A6A4A"/>
    <w:rsid w:val="006A7602"/>
    <w:rsid w:val="006B1056"/>
    <w:rsid w:val="006B1561"/>
    <w:rsid w:val="006B3878"/>
    <w:rsid w:val="006B56B3"/>
    <w:rsid w:val="006C1D50"/>
    <w:rsid w:val="006C4333"/>
    <w:rsid w:val="006D1883"/>
    <w:rsid w:val="006D6F28"/>
    <w:rsid w:val="006D735E"/>
    <w:rsid w:val="006E02E8"/>
    <w:rsid w:val="006E13A9"/>
    <w:rsid w:val="006E282C"/>
    <w:rsid w:val="006E2C84"/>
    <w:rsid w:val="006E6442"/>
    <w:rsid w:val="006E747F"/>
    <w:rsid w:val="006E7644"/>
    <w:rsid w:val="006F39E9"/>
    <w:rsid w:val="006F60BE"/>
    <w:rsid w:val="0070543C"/>
    <w:rsid w:val="007073D6"/>
    <w:rsid w:val="007119B4"/>
    <w:rsid w:val="00713C0C"/>
    <w:rsid w:val="00716458"/>
    <w:rsid w:val="007206B4"/>
    <w:rsid w:val="00727132"/>
    <w:rsid w:val="00730C92"/>
    <w:rsid w:val="00737CF9"/>
    <w:rsid w:val="00741249"/>
    <w:rsid w:val="00741BA6"/>
    <w:rsid w:val="00746FAA"/>
    <w:rsid w:val="007538A6"/>
    <w:rsid w:val="007545B3"/>
    <w:rsid w:val="00756B4A"/>
    <w:rsid w:val="00760F8A"/>
    <w:rsid w:val="007621C6"/>
    <w:rsid w:val="00763AFE"/>
    <w:rsid w:val="00765FEA"/>
    <w:rsid w:val="0076691A"/>
    <w:rsid w:val="0078225D"/>
    <w:rsid w:val="00783F34"/>
    <w:rsid w:val="00787B1F"/>
    <w:rsid w:val="007926DF"/>
    <w:rsid w:val="00792857"/>
    <w:rsid w:val="00796A15"/>
    <w:rsid w:val="007A0933"/>
    <w:rsid w:val="007A2D5F"/>
    <w:rsid w:val="007A32CA"/>
    <w:rsid w:val="007A3AC2"/>
    <w:rsid w:val="007B0232"/>
    <w:rsid w:val="007B078C"/>
    <w:rsid w:val="007B09E7"/>
    <w:rsid w:val="007B5249"/>
    <w:rsid w:val="007C03F4"/>
    <w:rsid w:val="007C244D"/>
    <w:rsid w:val="007C2EE3"/>
    <w:rsid w:val="007C33A8"/>
    <w:rsid w:val="007C617E"/>
    <w:rsid w:val="007C6DB9"/>
    <w:rsid w:val="007D3520"/>
    <w:rsid w:val="007D4F76"/>
    <w:rsid w:val="007D5D82"/>
    <w:rsid w:val="007D6DC9"/>
    <w:rsid w:val="007E093A"/>
    <w:rsid w:val="007E23A1"/>
    <w:rsid w:val="007E645B"/>
    <w:rsid w:val="007F0A73"/>
    <w:rsid w:val="007F1113"/>
    <w:rsid w:val="007F1FE1"/>
    <w:rsid w:val="007F2AE1"/>
    <w:rsid w:val="007F5B9C"/>
    <w:rsid w:val="007F6342"/>
    <w:rsid w:val="007F6574"/>
    <w:rsid w:val="00802B1B"/>
    <w:rsid w:val="00813200"/>
    <w:rsid w:val="00814E62"/>
    <w:rsid w:val="008239D7"/>
    <w:rsid w:val="00823D78"/>
    <w:rsid w:val="0083151B"/>
    <w:rsid w:val="008322F5"/>
    <w:rsid w:val="008326D8"/>
    <w:rsid w:val="008362E9"/>
    <w:rsid w:val="00837C9B"/>
    <w:rsid w:val="00846EC1"/>
    <w:rsid w:val="008477BA"/>
    <w:rsid w:val="00851CDE"/>
    <w:rsid w:val="008529B6"/>
    <w:rsid w:val="0085452B"/>
    <w:rsid w:val="008575CD"/>
    <w:rsid w:val="00862F6C"/>
    <w:rsid w:val="00880BDC"/>
    <w:rsid w:val="00881439"/>
    <w:rsid w:val="00881878"/>
    <w:rsid w:val="00882A0A"/>
    <w:rsid w:val="00882C04"/>
    <w:rsid w:val="00895EAF"/>
    <w:rsid w:val="008967E6"/>
    <w:rsid w:val="008A0C34"/>
    <w:rsid w:val="008A318F"/>
    <w:rsid w:val="008A5969"/>
    <w:rsid w:val="008B09FB"/>
    <w:rsid w:val="008B0DE3"/>
    <w:rsid w:val="008B1110"/>
    <w:rsid w:val="008B48A2"/>
    <w:rsid w:val="008C064F"/>
    <w:rsid w:val="008C1DEB"/>
    <w:rsid w:val="008C33B9"/>
    <w:rsid w:val="008C3904"/>
    <w:rsid w:val="008C43EB"/>
    <w:rsid w:val="008D22A2"/>
    <w:rsid w:val="008D6408"/>
    <w:rsid w:val="008D6A52"/>
    <w:rsid w:val="008D7371"/>
    <w:rsid w:val="008D7B36"/>
    <w:rsid w:val="008E4686"/>
    <w:rsid w:val="008F0634"/>
    <w:rsid w:val="008F10F1"/>
    <w:rsid w:val="008F200F"/>
    <w:rsid w:val="008F2FA4"/>
    <w:rsid w:val="00901E16"/>
    <w:rsid w:val="0091218F"/>
    <w:rsid w:val="00913D36"/>
    <w:rsid w:val="00931512"/>
    <w:rsid w:val="0093197F"/>
    <w:rsid w:val="00932ECC"/>
    <w:rsid w:val="00933489"/>
    <w:rsid w:val="0093641C"/>
    <w:rsid w:val="009371C8"/>
    <w:rsid w:val="00940576"/>
    <w:rsid w:val="00942AF3"/>
    <w:rsid w:val="00946CDF"/>
    <w:rsid w:val="009518F6"/>
    <w:rsid w:val="0095447A"/>
    <w:rsid w:val="00957B0B"/>
    <w:rsid w:val="009729D2"/>
    <w:rsid w:val="00975AB2"/>
    <w:rsid w:val="00980D7F"/>
    <w:rsid w:val="00982249"/>
    <w:rsid w:val="0098330F"/>
    <w:rsid w:val="0098504F"/>
    <w:rsid w:val="00986A48"/>
    <w:rsid w:val="00992A3E"/>
    <w:rsid w:val="00996EFB"/>
    <w:rsid w:val="009A2D5F"/>
    <w:rsid w:val="009A6AEC"/>
    <w:rsid w:val="009A6E65"/>
    <w:rsid w:val="009B1DDA"/>
    <w:rsid w:val="009B2B2A"/>
    <w:rsid w:val="009B5DAF"/>
    <w:rsid w:val="009B6ABA"/>
    <w:rsid w:val="009C0032"/>
    <w:rsid w:val="009C144A"/>
    <w:rsid w:val="009C3C1A"/>
    <w:rsid w:val="009C70F3"/>
    <w:rsid w:val="009D0FD4"/>
    <w:rsid w:val="009D239E"/>
    <w:rsid w:val="009D37B5"/>
    <w:rsid w:val="009D3DFE"/>
    <w:rsid w:val="009D52AB"/>
    <w:rsid w:val="009D6196"/>
    <w:rsid w:val="009E3853"/>
    <w:rsid w:val="009E5641"/>
    <w:rsid w:val="009F2C48"/>
    <w:rsid w:val="009F2F13"/>
    <w:rsid w:val="00A0019E"/>
    <w:rsid w:val="00A00DBF"/>
    <w:rsid w:val="00A01B14"/>
    <w:rsid w:val="00A027BE"/>
    <w:rsid w:val="00A03B07"/>
    <w:rsid w:val="00A12E48"/>
    <w:rsid w:val="00A14BB5"/>
    <w:rsid w:val="00A23CB0"/>
    <w:rsid w:val="00A25972"/>
    <w:rsid w:val="00A26E1F"/>
    <w:rsid w:val="00A308A2"/>
    <w:rsid w:val="00A333FD"/>
    <w:rsid w:val="00A42EE5"/>
    <w:rsid w:val="00A45645"/>
    <w:rsid w:val="00A45B7E"/>
    <w:rsid w:val="00A52D10"/>
    <w:rsid w:val="00A551D9"/>
    <w:rsid w:val="00A55A99"/>
    <w:rsid w:val="00A60999"/>
    <w:rsid w:val="00A6558E"/>
    <w:rsid w:val="00A66F3B"/>
    <w:rsid w:val="00A70D38"/>
    <w:rsid w:val="00A750B4"/>
    <w:rsid w:val="00A75960"/>
    <w:rsid w:val="00A83261"/>
    <w:rsid w:val="00A83BB1"/>
    <w:rsid w:val="00A84314"/>
    <w:rsid w:val="00A90613"/>
    <w:rsid w:val="00A90AB6"/>
    <w:rsid w:val="00A97368"/>
    <w:rsid w:val="00AA13EE"/>
    <w:rsid w:val="00AA5CF6"/>
    <w:rsid w:val="00AA69C7"/>
    <w:rsid w:val="00AA70CB"/>
    <w:rsid w:val="00AA75AB"/>
    <w:rsid w:val="00AB3066"/>
    <w:rsid w:val="00AB3467"/>
    <w:rsid w:val="00AB4294"/>
    <w:rsid w:val="00AB7353"/>
    <w:rsid w:val="00AC4F15"/>
    <w:rsid w:val="00AC7200"/>
    <w:rsid w:val="00AC7E66"/>
    <w:rsid w:val="00AD1126"/>
    <w:rsid w:val="00AD3596"/>
    <w:rsid w:val="00AD75AB"/>
    <w:rsid w:val="00AE7BD4"/>
    <w:rsid w:val="00AF62E4"/>
    <w:rsid w:val="00B0015D"/>
    <w:rsid w:val="00B00594"/>
    <w:rsid w:val="00B046DD"/>
    <w:rsid w:val="00B04835"/>
    <w:rsid w:val="00B059C5"/>
    <w:rsid w:val="00B10153"/>
    <w:rsid w:val="00B121A7"/>
    <w:rsid w:val="00B2039B"/>
    <w:rsid w:val="00B253FF"/>
    <w:rsid w:val="00B3096E"/>
    <w:rsid w:val="00B32F94"/>
    <w:rsid w:val="00B418B4"/>
    <w:rsid w:val="00B45E92"/>
    <w:rsid w:val="00B4629C"/>
    <w:rsid w:val="00B46810"/>
    <w:rsid w:val="00B50758"/>
    <w:rsid w:val="00B56EF0"/>
    <w:rsid w:val="00B5723C"/>
    <w:rsid w:val="00B578FA"/>
    <w:rsid w:val="00B62B35"/>
    <w:rsid w:val="00B649E2"/>
    <w:rsid w:val="00B6507C"/>
    <w:rsid w:val="00B6724A"/>
    <w:rsid w:val="00B70074"/>
    <w:rsid w:val="00B70C34"/>
    <w:rsid w:val="00B735BD"/>
    <w:rsid w:val="00B80907"/>
    <w:rsid w:val="00B83DE0"/>
    <w:rsid w:val="00B84E5E"/>
    <w:rsid w:val="00B867D1"/>
    <w:rsid w:val="00B900ED"/>
    <w:rsid w:val="00B9047C"/>
    <w:rsid w:val="00B95501"/>
    <w:rsid w:val="00B963B9"/>
    <w:rsid w:val="00B966B8"/>
    <w:rsid w:val="00B96C57"/>
    <w:rsid w:val="00BA06A5"/>
    <w:rsid w:val="00BA42F4"/>
    <w:rsid w:val="00BA4613"/>
    <w:rsid w:val="00BA4A63"/>
    <w:rsid w:val="00BA55D3"/>
    <w:rsid w:val="00BB4FA0"/>
    <w:rsid w:val="00BD47AA"/>
    <w:rsid w:val="00BD57EF"/>
    <w:rsid w:val="00BD7355"/>
    <w:rsid w:val="00BE1B1B"/>
    <w:rsid w:val="00BE4F5A"/>
    <w:rsid w:val="00BE6D71"/>
    <w:rsid w:val="00BF022C"/>
    <w:rsid w:val="00BF045B"/>
    <w:rsid w:val="00BF077A"/>
    <w:rsid w:val="00BF1C7B"/>
    <w:rsid w:val="00BF4CDF"/>
    <w:rsid w:val="00BF5ABB"/>
    <w:rsid w:val="00BF5E7B"/>
    <w:rsid w:val="00BF6F05"/>
    <w:rsid w:val="00C00FF9"/>
    <w:rsid w:val="00C02A69"/>
    <w:rsid w:val="00C132EA"/>
    <w:rsid w:val="00C14FE9"/>
    <w:rsid w:val="00C150BF"/>
    <w:rsid w:val="00C1587D"/>
    <w:rsid w:val="00C164CB"/>
    <w:rsid w:val="00C20BA0"/>
    <w:rsid w:val="00C20FC9"/>
    <w:rsid w:val="00C23246"/>
    <w:rsid w:val="00C24A9C"/>
    <w:rsid w:val="00C258A3"/>
    <w:rsid w:val="00C354CA"/>
    <w:rsid w:val="00C40FDD"/>
    <w:rsid w:val="00C41519"/>
    <w:rsid w:val="00C43632"/>
    <w:rsid w:val="00C452C4"/>
    <w:rsid w:val="00C46500"/>
    <w:rsid w:val="00C5013E"/>
    <w:rsid w:val="00C513B8"/>
    <w:rsid w:val="00C51A93"/>
    <w:rsid w:val="00C51AF6"/>
    <w:rsid w:val="00C60223"/>
    <w:rsid w:val="00C65956"/>
    <w:rsid w:val="00C735EF"/>
    <w:rsid w:val="00C73F64"/>
    <w:rsid w:val="00C755C5"/>
    <w:rsid w:val="00C84556"/>
    <w:rsid w:val="00C86F8F"/>
    <w:rsid w:val="00C928C6"/>
    <w:rsid w:val="00C93052"/>
    <w:rsid w:val="00C930B7"/>
    <w:rsid w:val="00C951E0"/>
    <w:rsid w:val="00C952D4"/>
    <w:rsid w:val="00C958BF"/>
    <w:rsid w:val="00C9658E"/>
    <w:rsid w:val="00CA1E69"/>
    <w:rsid w:val="00CA46E1"/>
    <w:rsid w:val="00CB76AA"/>
    <w:rsid w:val="00CC23A8"/>
    <w:rsid w:val="00CC2CCC"/>
    <w:rsid w:val="00CC5669"/>
    <w:rsid w:val="00CD3703"/>
    <w:rsid w:val="00CD4A49"/>
    <w:rsid w:val="00CE045E"/>
    <w:rsid w:val="00CE325F"/>
    <w:rsid w:val="00CE3A24"/>
    <w:rsid w:val="00CE3CB2"/>
    <w:rsid w:val="00CE4DDD"/>
    <w:rsid w:val="00CE5781"/>
    <w:rsid w:val="00CE654E"/>
    <w:rsid w:val="00CF2F3E"/>
    <w:rsid w:val="00CF32F8"/>
    <w:rsid w:val="00CF5714"/>
    <w:rsid w:val="00D02BA0"/>
    <w:rsid w:val="00D03321"/>
    <w:rsid w:val="00D03A67"/>
    <w:rsid w:val="00D0794F"/>
    <w:rsid w:val="00D102A3"/>
    <w:rsid w:val="00D139BE"/>
    <w:rsid w:val="00D14C2D"/>
    <w:rsid w:val="00D203C7"/>
    <w:rsid w:val="00D21958"/>
    <w:rsid w:val="00D228D6"/>
    <w:rsid w:val="00D22D42"/>
    <w:rsid w:val="00D23973"/>
    <w:rsid w:val="00D31B50"/>
    <w:rsid w:val="00D35197"/>
    <w:rsid w:val="00D376D3"/>
    <w:rsid w:val="00D468DC"/>
    <w:rsid w:val="00D5413B"/>
    <w:rsid w:val="00D54A24"/>
    <w:rsid w:val="00D55259"/>
    <w:rsid w:val="00D56756"/>
    <w:rsid w:val="00D578CB"/>
    <w:rsid w:val="00D6021B"/>
    <w:rsid w:val="00D60E09"/>
    <w:rsid w:val="00D63AAF"/>
    <w:rsid w:val="00D65B8C"/>
    <w:rsid w:val="00D660A4"/>
    <w:rsid w:val="00D67FBC"/>
    <w:rsid w:val="00D71B12"/>
    <w:rsid w:val="00D72F4F"/>
    <w:rsid w:val="00D74AF8"/>
    <w:rsid w:val="00D806D1"/>
    <w:rsid w:val="00D87BE8"/>
    <w:rsid w:val="00D9554D"/>
    <w:rsid w:val="00D972BB"/>
    <w:rsid w:val="00DA1D74"/>
    <w:rsid w:val="00DA34EE"/>
    <w:rsid w:val="00DA3D22"/>
    <w:rsid w:val="00DB185A"/>
    <w:rsid w:val="00DB3B5F"/>
    <w:rsid w:val="00DD08AC"/>
    <w:rsid w:val="00DD0B22"/>
    <w:rsid w:val="00DD7512"/>
    <w:rsid w:val="00DD7953"/>
    <w:rsid w:val="00DE1AF4"/>
    <w:rsid w:val="00DE4EEE"/>
    <w:rsid w:val="00DE5A2C"/>
    <w:rsid w:val="00DE7C32"/>
    <w:rsid w:val="00DF0541"/>
    <w:rsid w:val="00DF09AF"/>
    <w:rsid w:val="00DF1E48"/>
    <w:rsid w:val="00DF2352"/>
    <w:rsid w:val="00DF51D1"/>
    <w:rsid w:val="00E0631F"/>
    <w:rsid w:val="00E21901"/>
    <w:rsid w:val="00E31466"/>
    <w:rsid w:val="00E32578"/>
    <w:rsid w:val="00E3647A"/>
    <w:rsid w:val="00E43583"/>
    <w:rsid w:val="00E451EA"/>
    <w:rsid w:val="00E545FE"/>
    <w:rsid w:val="00E72973"/>
    <w:rsid w:val="00E72EE9"/>
    <w:rsid w:val="00E7531F"/>
    <w:rsid w:val="00E76772"/>
    <w:rsid w:val="00E76DD9"/>
    <w:rsid w:val="00E806D6"/>
    <w:rsid w:val="00E8175B"/>
    <w:rsid w:val="00E8197F"/>
    <w:rsid w:val="00E92B62"/>
    <w:rsid w:val="00E94520"/>
    <w:rsid w:val="00EA1405"/>
    <w:rsid w:val="00EA5065"/>
    <w:rsid w:val="00EA6203"/>
    <w:rsid w:val="00EA7ABD"/>
    <w:rsid w:val="00EB605D"/>
    <w:rsid w:val="00ED2830"/>
    <w:rsid w:val="00ED412C"/>
    <w:rsid w:val="00ED53D9"/>
    <w:rsid w:val="00ED6720"/>
    <w:rsid w:val="00EE00C0"/>
    <w:rsid w:val="00EE1798"/>
    <w:rsid w:val="00EE2B3B"/>
    <w:rsid w:val="00EE324B"/>
    <w:rsid w:val="00EF19FE"/>
    <w:rsid w:val="00F0080A"/>
    <w:rsid w:val="00F01683"/>
    <w:rsid w:val="00F03ABE"/>
    <w:rsid w:val="00F06240"/>
    <w:rsid w:val="00F07313"/>
    <w:rsid w:val="00F1014B"/>
    <w:rsid w:val="00F144C0"/>
    <w:rsid w:val="00F17FBD"/>
    <w:rsid w:val="00F213A1"/>
    <w:rsid w:val="00F25FF6"/>
    <w:rsid w:val="00F3125A"/>
    <w:rsid w:val="00F37F10"/>
    <w:rsid w:val="00F4131A"/>
    <w:rsid w:val="00F416EC"/>
    <w:rsid w:val="00F44997"/>
    <w:rsid w:val="00F44D79"/>
    <w:rsid w:val="00F462D5"/>
    <w:rsid w:val="00F52356"/>
    <w:rsid w:val="00F523F5"/>
    <w:rsid w:val="00F543C4"/>
    <w:rsid w:val="00F6150B"/>
    <w:rsid w:val="00F647E3"/>
    <w:rsid w:val="00F64AD3"/>
    <w:rsid w:val="00F663E7"/>
    <w:rsid w:val="00F743C8"/>
    <w:rsid w:val="00F75A27"/>
    <w:rsid w:val="00F81B64"/>
    <w:rsid w:val="00F824C1"/>
    <w:rsid w:val="00F848F5"/>
    <w:rsid w:val="00F904E6"/>
    <w:rsid w:val="00F9392A"/>
    <w:rsid w:val="00F94DDC"/>
    <w:rsid w:val="00F975D7"/>
    <w:rsid w:val="00FA2CD4"/>
    <w:rsid w:val="00FA6BF5"/>
    <w:rsid w:val="00FB116A"/>
    <w:rsid w:val="00FB2D3F"/>
    <w:rsid w:val="00FB3002"/>
    <w:rsid w:val="00FB30D2"/>
    <w:rsid w:val="00FC2584"/>
    <w:rsid w:val="00FD32B3"/>
    <w:rsid w:val="00FD4D5C"/>
    <w:rsid w:val="00FD5E2E"/>
    <w:rsid w:val="00FD634F"/>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129BA"/>
    <w:pPr>
      <w:keepNext/>
      <w:numPr>
        <w:ilvl w:val="1"/>
        <w:numId w:val="30"/>
      </w:numPr>
      <w:outlineLvl w:val="1"/>
    </w:pPr>
    <w:rPr>
      <w:rFonts w:ascii="Arial" w:hAnsi="Arial" w:cs="Arial"/>
      <w:b/>
      <w:bCs/>
      <w:iCs/>
      <w:color w:val="365F91"/>
      <w:sz w:val="22"/>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129BA"/>
    <w:rPr>
      <w:rFonts w:ascii="Arial" w:hAnsi="Arial" w:cs="Arial"/>
      <w:b/>
      <w:bCs/>
      <w:iCs/>
      <w:color w:val="365F91"/>
      <w:sz w:val="22"/>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2460</Words>
  <Characters>71023</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7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